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303E5747" w14:textId="3E966864" w:rsidR="00FF30DF" w:rsidRPr="00823579" w:rsidRDefault="00FF30DF" w:rsidP="00FF30DF">
      <w:r w:rsidRPr="00823579">
        <w:t>Eugen-Richard Ardelean</w:t>
      </w:r>
      <w:proofErr w:type="gramStart"/>
      <w:r w:rsidRPr="00823579">
        <w:rPr>
          <w:vertAlign w:val="superscript"/>
        </w:rPr>
        <w:t>1</w:t>
      </w:r>
      <w:r w:rsidR="0095289E" w:rsidRPr="00823579">
        <w:rPr>
          <w:vertAlign w:val="superscript"/>
        </w:rPr>
        <w:t>,*</w:t>
      </w:r>
      <w:proofErr w:type="gramEnd"/>
      <w:r w:rsidRPr="00823579">
        <w:t>, Raluca Laura Portase</w:t>
      </w:r>
      <w:r w:rsidRPr="00823579">
        <w:rPr>
          <w:vertAlign w:val="superscript"/>
        </w:rPr>
        <w:t>1</w:t>
      </w:r>
    </w:p>
    <w:p w14:paraId="62A7127C" w14:textId="77777777" w:rsidR="00FF30DF" w:rsidRPr="00823579" w:rsidRDefault="00FF30DF" w:rsidP="00FF30DF">
      <w:r w:rsidRPr="00823579">
        <w:rPr>
          <w:vertAlign w:val="superscript"/>
        </w:rPr>
        <w:t>1</w:t>
      </w:r>
      <w:r w:rsidRPr="00823579">
        <w:t>Department of Computer Science, Technical University of Cluj-Napoca, Cluj-Napoca, Romania</w:t>
      </w:r>
    </w:p>
    <w:p w14:paraId="7C12F985" w14:textId="77777777" w:rsidR="00FF30DF" w:rsidRPr="00823579" w:rsidRDefault="00FF30DF" w:rsidP="00FF30DF"/>
    <w:p w14:paraId="42F89CFB" w14:textId="33A105CE" w:rsidR="00FF30DF" w:rsidRPr="00823579" w:rsidRDefault="00FF30DF" w:rsidP="00FF30DF">
      <w:pPr>
        <w:rPr>
          <w:bCs/>
        </w:rPr>
      </w:pPr>
      <w:r w:rsidRPr="00823579">
        <w:rPr>
          <w:b/>
        </w:rPr>
        <w:t xml:space="preserve">* Corresponding authors: </w:t>
      </w:r>
      <w:hyperlink r:id="rId5" w:history="1">
        <w:r w:rsidRPr="00823579">
          <w:rPr>
            <w:rStyle w:val="Hyperlink"/>
            <w:bCs/>
          </w:rPr>
          <w:t>ardeleaneugenrichard@gmail.com</w:t>
        </w:r>
      </w:hyperlink>
    </w:p>
    <w:p w14:paraId="56AB2F76" w14:textId="77777777" w:rsidR="00FF30DF" w:rsidRPr="00823579" w:rsidRDefault="00FF30DF" w:rsidP="00FF30DF">
      <w:pPr>
        <w:rPr>
          <w:bCs/>
        </w:rPr>
      </w:pPr>
    </w:p>
    <w:p w14:paraId="00489963" w14:textId="77777777" w:rsidR="00FF30DF" w:rsidRPr="00823579" w:rsidRDefault="00FF30DF" w:rsidP="00FF30DF">
      <w:pPr>
        <w:rPr>
          <w:b/>
        </w:rPr>
      </w:pPr>
      <w:r w:rsidRPr="00823579">
        <w:rPr>
          <w:b/>
        </w:rPr>
        <w:t>ORCID Author IDs:</w:t>
      </w:r>
    </w:p>
    <w:p w14:paraId="7C31246E" w14:textId="77777777" w:rsidR="00FF30DF" w:rsidRPr="00823579" w:rsidRDefault="00FF30DF" w:rsidP="00FF30DF">
      <w:pPr>
        <w:rPr>
          <w:bCs/>
        </w:rPr>
      </w:pPr>
      <w:r w:rsidRPr="00823579">
        <w:t xml:space="preserve">Eugen-Richard Ardelean: </w:t>
      </w:r>
      <w:r w:rsidRPr="00823579">
        <w:rPr>
          <w:bCs/>
        </w:rPr>
        <w:t>0000-0002-0098-4228</w:t>
      </w:r>
    </w:p>
    <w:p w14:paraId="044F9C62" w14:textId="77777777" w:rsidR="00FF30DF" w:rsidRPr="00823579" w:rsidRDefault="00FF30DF" w:rsidP="00FF30DF">
      <w:pPr>
        <w:rPr>
          <w:bCs/>
        </w:rPr>
      </w:pPr>
      <w:r w:rsidRPr="00823579">
        <w:rPr>
          <w:bCs/>
        </w:rPr>
        <w:t xml:space="preserve">Raluca Laura </w:t>
      </w:r>
      <w:proofErr w:type="spellStart"/>
      <w:r w:rsidRPr="00823579">
        <w:rPr>
          <w:bCs/>
        </w:rPr>
        <w:t>Portase</w:t>
      </w:r>
      <w:proofErr w:type="spellEnd"/>
      <w:r w:rsidRPr="00823579">
        <w:rPr>
          <w:bCs/>
        </w:rPr>
        <w:t>: 0000-0002-8985-4728</w:t>
      </w:r>
    </w:p>
    <w:p w14:paraId="0E55B7BF" w14:textId="68789F1A" w:rsidR="00FF30DF" w:rsidRPr="00823579" w:rsidRDefault="00FF30DF" w:rsidP="00FF30DF"/>
    <w:p w14:paraId="7E70DE33" w14:textId="478DCAB9" w:rsidR="00FF30DF" w:rsidRPr="00F36985" w:rsidRDefault="00FF30DF" w:rsidP="00FF30DF">
      <w:pPr>
        <w:rPr>
          <w:b/>
          <w:bCs/>
        </w:rPr>
      </w:pPr>
      <w:r w:rsidRPr="00823579">
        <w:rPr>
          <w:b/>
          <w:bCs/>
        </w:rPr>
        <w:t xml:space="preserve">Abstract: </w:t>
      </w:r>
      <w:r w:rsidR="00F36985" w:rsidRPr="00F36985">
        <w:t xml:space="preserve">Spike sorting </w:t>
      </w:r>
      <w:r w:rsidR="00291E9E">
        <w:t>is the process of</w:t>
      </w:r>
      <w:r w:rsidR="00F36985" w:rsidRPr="00F36985">
        <w:t xml:space="preserve"> </w:t>
      </w:r>
      <w:r w:rsidR="00291E9E">
        <w:t>identifying the source neurons</w:t>
      </w:r>
      <w:r w:rsidR="00F36985" w:rsidRPr="00F36985">
        <w:t xml:space="preserve"> </w:t>
      </w:r>
      <w:r w:rsidR="00291E9E">
        <w:t>for</w:t>
      </w:r>
      <w:r w:rsidR="00F36985" w:rsidRPr="00F36985">
        <w:t xml:space="preserve"> neur</w:t>
      </w:r>
      <w:r w:rsidR="00291E9E">
        <w:t>on</w:t>
      </w:r>
      <w:r w:rsidR="00F36985" w:rsidRPr="00F36985">
        <w:t xml:space="preserve">al activity recorded from extracellular electrodes. Traditional </w:t>
      </w:r>
      <w:r w:rsidR="00971342">
        <w:t>spike sorting pipeline</w:t>
      </w:r>
      <w:r w:rsidR="00F36985" w:rsidRPr="00F36985">
        <w:t xml:space="preserve"> separate the process into distinct feature extraction and clustering steps, which may not optimally capture the complex structure of spike data. This study evaluates the performance of 12 deep clustering algorithms against traditional feature extraction methods combined with K-means clustering for spike sorting. We analyze performance across 95 synthetic datasets with varying cluster counts (2-20) and complexity </w:t>
      </w:r>
      <w:r w:rsidR="002923F2">
        <w:t xml:space="preserve">from the perspective of </w:t>
      </w:r>
      <w:r w:rsidR="00F36985" w:rsidRPr="00F36985">
        <w:t>six</w:t>
      </w:r>
      <w:r w:rsidR="002923F2">
        <w:t xml:space="preserve"> performance</w:t>
      </w:r>
      <w:r w:rsidR="00F36985" w:rsidRPr="00F36985">
        <w:t xml:space="preserve"> metrics. Our results demonstrate that </w:t>
      </w:r>
      <w:r w:rsidR="002923F2">
        <w:t>a subset of</w:t>
      </w:r>
      <w:r w:rsidR="00F36985" w:rsidRPr="00F36985">
        <w:t xml:space="preserve"> deep clustering algorithms—particularly </w:t>
      </w:r>
      <w:proofErr w:type="spellStart"/>
      <w:r w:rsidR="002923F2" w:rsidRPr="00F36985">
        <w:t>ACeDeC</w:t>
      </w:r>
      <w:proofErr w:type="spellEnd"/>
      <w:r w:rsidR="00F36985" w:rsidRPr="00F36985">
        <w:t xml:space="preserve">, DDC, </w:t>
      </w:r>
      <w:r w:rsidR="002923F2">
        <w:t xml:space="preserve">DEC, IDEC </w:t>
      </w:r>
      <w:r w:rsidR="00F36985" w:rsidRPr="00F36985">
        <w:t>and</w:t>
      </w:r>
      <w:r w:rsidR="002923F2">
        <w:t xml:space="preserve"> </w:t>
      </w:r>
      <w:proofErr w:type="spellStart"/>
      <w:r w:rsidR="002923F2">
        <w:t>VaDE</w:t>
      </w:r>
      <w:proofErr w:type="spellEnd"/>
      <w:r w:rsidR="00F36985" w:rsidRPr="00F36985">
        <w:t xml:space="preserve">—significantly outperform traditional methods, especially as dataset complexity increases. </w:t>
      </w:r>
      <w:r w:rsidR="009159E3">
        <w:t>These deep clustering approaches</w:t>
      </w:r>
      <w:r w:rsidR="00F36985" w:rsidRPr="00F36985">
        <w:t xml:space="preserve"> effectively learn non-linear representations that better capture the structure of spike data while simultaneously optimizing clustering objectives. This dual optimization produces feature spaces tailored for clustering, combining the two traditionally separate steps of spike sorting. Our findings indicate that deep clustering approaches represent valuable tools for accurately identifying individual neuronal activity in extracellular recordings, particularly with the increasing complexity of modern multi-electrode recordings.</w:t>
      </w:r>
    </w:p>
    <w:p w14:paraId="3C17D59E" w14:textId="2DE96E7C" w:rsidR="00FF30DF" w:rsidRPr="00823579" w:rsidRDefault="00FF30DF" w:rsidP="00FF30DF">
      <w:r w:rsidRPr="00823579">
        <w:rPr>
          <w:b/>
          <w:bCs/>
        </w:rPr>
        <w:t xml:space="preserve">Keywords: </w:t>
      </w:r>
      <w:r w:rsidRPr="00823579">
        <w:t xml:space="preserve">clustering, </w:t>
      </w:r>
      <w:r w:rsidR="00321774" w:rsidRPr="00823579">
        <w:t>deep clustering, spike sorting,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04C81130" w:rsidR="007B78A8" w:rsidRPr="00823579" w:rsidRDefault="007B78A8" w:rsidP="007B78A8">
      <w:pPr>
        <w:spacing w:after="0"/>
      </w:pPr>
      <w:r w:rsidRPr="00823579">
        <w:t>Spikes sorting</w:t>
      </w:r>
      <w:r w:rsidR="003319BB" w:rsidRPr="00823579">
        <w:t xml:space="preserve"> </w:t>
      </w:r>
      <w:r w:rsidR="003319BB" w:rsidRPr="00823579">
        <w:fldChar w:fldCharType="begin"/>
      </w:r>
      <w:r w:rsidR="005055BF">
        <w:instrText xml:space="preserve"> ADDIN ZOTERO_ITEM CSL_CITATION {"citationID":"kI0QIKvb","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rsidRPr="00823579">
        <w:fldChar w:fldCharType="separate"/>
      </w:r>
      <w:r w:rsidR="003319BB" w:rsidRPr="00823579">
        <w:t>(1)</w:t>
      </w:r>
      <w:r w:rsidR="003319BB" w:rsidRPr="00823579">
        <w:fldChar w:fldCharType="end"/>
      </w:r>
      <w:r w:rsidRPr="00823579">
        <w:t xml:space="preserve"> is the process of organizing </w:t>
      </w:r>
      <w:r w:rsidR="008A553B" w:rsidRPr="00823579">
        <w:t xml:space="preserve">the </w:t>
      </w:r>
      <w:r w:rsidR="0035005A" w:rsidRPr="00823579">
        <w:t xml:space="preserve">instances of </w:t>
      </w:r>
      <w:r w:rsidRPr="00823579">
        <w:t>activity</w:t>
      </w:r>
      <w:r w:rsidR="008A553B" w:rsidRPr="00823579">
        <w:t xml:space="preserve"> of neuron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activity of multiple neurons is captured by a recording electrode </w:t>
      </w:r>
      <w:r w:rsidR="00325B6F" w:rsidRPr="00823579">
        <w:fldChar w:fldCharType="begin"/>
      </w:r>
      <w:r w:rsidR="00A311A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C2510" w:rsidRPr="00823579">
        <w:t>(2)</w:t>
      </w:r>
      <w:r w:rsidR="00325B6F" w:rsidRPr="00823579">
        <w:fldChar w:fldCharType="end"/>
      </w:r>
      <w:r w:rsidR="00325B6F" w:rsidRPr="00823579">
        <w:t xml:space="preserve">. Therefore, the provenience of each spike is unknown during recording. Spike sorting is often referred to as </w:t>
      </w:r>
      <w:r w:rsidR="00325B6F" w:rsidRPr="00823579">
        <w:lastRenderedPageBreak/>
        <w:t xml:space="preserve">analogous </w:t>
      </w:r>
      <w:r w:rsidR="00CC2510" w:rsidRPr="00823579">
        <w:fldChar w:fldCharType="begin"/>
      </w:r>
      <w:r w:rsidR="00A311A6">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C2510" w:rsidRPr="00823579">
        <w:t>(3)</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A311A6">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C2510" w:rsidRPr="00823579">
        <w:t>(4)</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w:t>
      </w:r>
      <w:r w:rsidR="003003FE" w:rsidRPr="00823579">
        <w:t>similarly,</w:t>
      </w:r>
      <w:r w:rsidR="00CC2510" w:rsidRPr="00823579">
        <w:t xml:space="preserve">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7A1431FA" w:rsidR="004C4403" w:rsidRPr="00823579" w:rsidRDefault="00980915" w:rsidP="00980915">
      <w:pPr>
        <w:spacing w:after="0"/>
      </w:pPr>
      <w:r w:rsidRPr="00823579">
        <w:t xml:space="preserve">In its most traditional form, the spiking sorting process is separated into four consecutive steps </w:t>
      </w:r>
      <w:r w:rsidRPr="00823579">
        <w:fldChar w:fldCharType="begin"/>
      </w:r>
      <w:r w:rsidR="005055BF">
        <w:instrText xml:space="preserve"> ADDIN ZOTERO_ITEM CSL_CITATION {"citationID":"J0VJiLMd","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823579">
        <w:fldChar w:fldCharType="separate"/>
      </w:r>
      <w:r w:rsidRPr="00823579">
        <w:t>(1)</w:t>
      </w:r>
      <w:r w:rsidRPr="00823579">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A311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C3961" w:rsidRPr="00823579">
        <w:t>(5)</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thresholding</w:t>
      </w:r>
      <w:r w:rsidR="004C4403" w:rsidRPr="00823579">
        <w:t xml:space="preserve"> which imposes a comprise </w:t>
      </w:r>
      <w:r w:rsidRPr="00823579">
        <w:t xml:space="preserve">between </w:t>
      </w:r>
      <w:r w:rsidR="004C4403" w:rsidRPr="00823579">
        <w:t xml:space="preserve">the precise </w:t>
      </w:r>
      <w:r w:rsidR="007A5116" w:rsidRPr="00823579">
        <w:t xml:space="preserve">identification of spikes and the number of instances identified. In other words, the more spikes are identified the higher is the chance to include noise; however, as many spike as possible must be extracted. This study focuses on the last two steps of the pipeline, the feature extraction and the clustering. </w:t>
      </w:r>
      <w:r w:rsidR="00C56A4B" w:rsidRPr="00823579">
        <w:t>The feature extraction step attempts to identify the most informative feature</w:t>
      </w:r>
      <w:r w:rsidR="003003FE">
        <w:t>s</w:t>
      </w:r>
      <w:r w:rsidR="00C56A4B" w:rsidRPr="00823579">
        <w:t xml:space="preserve"> </w:t>
      </w:r>
      <w:r w:rsidR="003003FE">
        <w:fldChar w:fldCharType="begin"/>
      </w:r>
      <w:r w:rsidR="00C03082">
        <w:instrText xml:space="preserve"> ADDIN ZOTERO_ITEM CSL_CITATION {"citationID":"8Q9t8MCG","properties":{"formattedCitation":"(6,7)","plainCitation":"(6,7)","noteIndex":0},"citationItems":[{"id":545,"uris":["http://zotero.org/users/8619560/items/NPFTFKKQ"],"itemData":{"id":545,"type":"paper-conference","abstract":"Spike sorting is a technique in the field of neuroscience applied to identify and classify the action potentials (spikes) of neurons in extracellular recordings. This method is important considering that the simultaneous activity of several neurons can be recorded through the use of electrodes, but the recorded signals are often mixed. Extracting the characteristics of individual spikes provides valuable information about the identity of neurons that generate them, the type of cells involved (inhibitory/excitatory), encoding of information in spike rates or spike times, and so on. Therefore, unmixing the spikes recorded on an electrode via spike sorting is crucial. Here, we apply a novel method to extract features of mixed spikes, namely the Superlet transform, which enables the computation of spectral characteristics with a higher resolution. We use machine learning to determine which features of the Superlet spectrum contain the most information about the shapes of individual spikes, thereby enabling their unmixing during spike sorting.","container-title":"2023 IEEE 19th International Conference on Intelligent Computer Communication and Processing (ICCP)","DOI":"10.1109/ICCP60212.2023.10398655","event-title":"2023 IEEE 19th International Conference on Intelligent Computer Communication and Processing (ICCP)","license":"All rights reserved","note":"ISSN: 2766-8495","page":"357-362","source":"IEEE Xplore","title":"Spike sorting using Superlets: Identifying feature importance through perturbation","title-short":"Spike sorting using Superlets","URL":"https://ieeexplore.ieee.org/document/10398655","author":[{"family":"Ardelean","given":"Eugen-Richard"},{"family":"Terec","given":"Răzvan-Dan"},{"family":"Marieş","given":"Codruţa-Maria"},{"family":"Moca","given":"Vasile Vlad"},{"family":"Mureşan","given":"Raul Cristian"},{"family":"Dînşoreanu","given":"Mihaela"}],"accessed":{"date-parts":[["2024",1,29]]},"issued":{"date-parts":[["2023",10]]}}},{"id":45,"uris":["http://zotero.org/users/8619560/items/ZBUUDZNH"],"itemData":{"id":45,"type":"paper-conference","abstract":"Because of the intricacy of neural data, spike sorting is a challenging problem in neuroscience. Overlapping clusters are one of the hardest issues to solve, along with the similarity of spike shapes, excessive noise, and unbalanced clusters. Here, we focus on analyzing the efficacy and integrating the Superlets Transform as a feature extraction method. Our results indicate that Superlets achieve not only super-resolution in time and frequency, but also provide the conditions for smooth clustering performance. The Superlet Transform was analyzed in conjunction with Principal Component Analysis, Singular Value Decomposition, and Isomap Embedding as dimensionality reduction methods. The Superlet-extracted features were classified using Neural Networks in order to assess their relevance.","container-title":"2022 IEEE 18th International Conference on Intelligent Computer Communication and Processing (ICCP)","DOI":"10.1109/ICCP56966.2022.10053955","event-title":"2022 IEEE 18th International Conference on Intelligent Computer Communication and Processing (ICCP)","license":"All rights reserved","note":"ISSN: 2766-8495","page":"229-235","source":"IEEE Xplore","title":"Spike sorting using Superlets: Evaluation of a novel feature space for the discrimination of neuronal spikes","title-short":"Spike sorting using Superlets","author":[{"family":"Mureșan","given":"Denisa Bianca"},{"family":"Ciure","given":"Raluca-Dana"},{"family":"Ardelean","given":"Eugen Richard"},{"family":"Moca","given":"Vasile Vlad"},{"family":"Mureșan","given":"Raul Cristian"},{"family":"Dînș","given":"Mihaela"}],"issued":{"date-parts":[["2022",9]]}}}],"schema":"https://github.com/citation-style-language/schema/raw/master/csl-citation.json"} </w:instrText>
      </w:r>
      <w:r w:rsidR="003003FE">
        <w:fldChar w:fldCharType="separate"/>
      </w:r>
      <w:r w:rsidR="00C03082" w:rsidRPr="00C03082">
        <w:t>(6,7)</w:t>
      </w:r>
      <w:r w:rsidR="003003FE">
        <w:fldChar w:fldCharType="end"/>
      </w:r>
      <w:r w:rsidR="003003FE">
        <w:t xml:space="preserve"> </w:t>
      </w:r>
      <w:r w:rsidR="00C56A4B" w:rsidRPr="00823579">
        <w:t xml:space="preserve">for the generation of lower-dimensional working space, while the clustering </w:t>
      </w:r>
      <w:r w:rsidR="003003FE">
        <w:fldChar w:fldCharType="begin"/>
      </w:r>
      <w:r w:rsidR="00C03082">
        <w:instrText xml:space="preserve"> ADDIN ZOTERO_ITEM CSL_CITATION {"citationID":"hKlPoZSP","properties":{"formattedCitation":"(8,9)","plainCitation":"(8,9)","noteIndex":0},"citationItems":[{"id":62,"uris":["http://zotero.org/users/8619560/items/BN5NWN5C"],"itemData":{"id":62,"type":"article-journal","abstract":"Space Breakdown Method (SBM) is a clustering algorithm that was developed specifically for low-dimensional neuronal spike sorting. Cluster overlap and imbalance are common characteristics of neuronal data that produce difficulties for clustering methods. SBM is able to identify overlapping clusters through its design of cluster centre identification and the expansion of these centres. SBM’s approach is to divide the distribution of values of each feature into chunks of equal size. In each of these chunks, the number of points is counted and based on this number the centres of clusters are found and expanded. SBM has been shown to be a contender for other well-known clustering algorithms especially for the particular case of two dimensions while being too computationally expensive for high-dimensional data. Here, we present two main improvements to the original algorithm in order to increase its ability to deal with high-dimensional data while preserving its performance: the initial array structure was substituted with a graph structure and the number of partitions has been made feature-dependent, denominating this improved version as the Improved Space Breakdown Method (ISBM). In addition, we propose a clustering validation metric that does not punish overclustering and such obtains more suitable evaluations of clustering for spike sorting. Extracellular data recorded from the brain is unlabelled, therefore we have chosen simulated neural data, to which we have the ground truth, to evaluate more accurately the performance. Evaluations conducted on synthetic data indicate that the proposed improvements reduce the space and time complexity of the original algorithm, while simultaneously leading to an increased performance on neural data when compared with other state-of-the-art algorithms.Code available athttps://github.com/ArdeleanRichard/Space-Breakdown-Method.","container-title":"Frontiers in Computational Neuroscience","ISSN":"1662-5188","license":"All rights reserved","source":"Frontiers","title":"Improved space breakdown method – A robust clustering technique for spike sorting","URL":"https://www.frontiersin.org/articles/10.3389/fncom.2023.1019637","volume":"17","author":[{"family":"Ardelean","given":"Eugen-Richard"},{"family":"Ichim","given":"Ana-Maria"},{"family":"Dînşoreanu","given":"Mihaela"},{"family":"Mureşan","given":"Raul Cristian"}],"accessed":{"date-parts":[["2023",2,20]]},"issued":{"date-parts":[["2023"]]}}},{"id":1419,"uris":["http://zotero.org/users/8619560/items/4UGZBU3N"],"itemData":{"id":1419,"type":"paper-conference","abstract":"The widespread adoption of smart home technologies has resulted in the generation of vast amounts of data related to home appliance usage. This research aims to harness the power of data analytics and pattern identification techniques to extract valuable insights from this data. We present an exploration of temporal dependency analysis applied to home-appliance generated data represented as user interactions events. Our approach converts the event data into time-series and historical data is segmented. Spectral features are extracted from each segmented time-boxed usage, and unsupervised clustering algorithms group similar usage patterns. Explainable AI techniques are employed to unravel the rules governing the occurrence of each usage pattern. Through this methodology, we unveil behavioral variations across time, providing insights into user behaviors and usage dynamics. Our findings contribute to the field of user profiling and provide a valuable framework for extracting meaningful insights from home-appliance generated data.","container-title":"Information Integration and Web Intelligence","DOI":"10.1007/978-3-031-48316-5_17","event-place":"Cham","ISBN":"978-3-031-48316-5","language":"en","page":"147-161","publisher":"Springer Nature Switzerland","publisher-place":"Cham","source":"Springer Link","title":"Unsupervised Clustering and Explainable AI for Unveiling Behavioral Variations Across Time in Home-Appliance Generated Data","author":[{"family":"Tolas","given":"Ramona"},{"family":"Portase","given":"Raluca"},{"family":"Lemnaru","given":"Camelia"},{"family":"Dinsoreanu","given":"Mihaela"},{"family":"Potolea","given":"Rodica"}],"editor":[{"family":"Delir Haghighi","given":"Pari"},{"family":"Pardede","given":"Eric"},{"family":"Dobbie","given":"Gillian"},{"family":"Yogarajan","given":"Vithya"},{"family":"ER","given":"Ngurah Agus Sanjaya"},{"family":"Kotsis","given":"Gabriele"},{"family":"Khalil","given":"Ismail"}],"issued":{"date-parts":[["2023"]]}}}],"schema":"https://github.com/citation-style-language/schema/raw/master/csl-citation.json"} </w:instrText>
      </w:r>
      <w:r w:rsidR="003003FE">
        <w:fldChar w:fldCharType="separate"/>
      </w:r>
      <w:r w:rsidR="00C03082" w:rsidRPr="00C03082">
        <w:t>(8,9)</w:t>
      </w:r>
      <w:r w:rsidR="003003FE">
        <w:fldChar w:fldCharType="end"/>
      </w:r>
      <w:r w:rsidR="003003FE">
        <w:t xml:space="preserve"> </w:t>
      </w:r>
      <w:r w:rsidR="00C56A4B" w:rsidRPr="00823579">
        <w:t xml:space="preserve">step attempts to separate clusters in the space obtained by the feature extraction. </w:t>
      </w:r>
      <w:r w:rsidR="004E3875" w:rsidRPr="00823579">
        <w:t>In this case, the most informative features represent the features that bestow the most separability between clusters</w:t>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7A2EF215" w:rsidR="007759B2" w:rsidRPr="00823579" w:rsidRDefault="00532CCA" w:rsidP="00FA0F61">
      <w:pPr>
        <w:spacing w:after="0"/>
      </w:pPr>
      <w:r w:rsidRPr="00823579">
        <w:t>The spike sorting pipeline has seen a number of iterations during the years, starting from a manual approach</w:t>
      </w:r>
      <w:r w:rsidR="00003CA4" w:rsidRPr="00823579">
        <w:t xml:space="preserve"> </w:t>
      </w:r>
      <w:r w:rsidR="00003CA4" w:rsidRPr="00823579">
        <w:fldChar w:fldCharType="begin"/>
      </w:r>
      <w:r w:rsidR="00C03082">
        <w:instrText xml:space="preserve"> ADDIN ZOTERO_ITEM CSL_CITATION {"citationID":"FlzLhMzz","properties":{"formattedCitation":"(10)","plainCitation":"(10)","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C03082" w:rsidRPr="00C03082">
        <w:t>(10)</w:t>
      </w:r>
      <w:r w:rsidR="00003CA4" w:rsidRPr="00823579">
        <w:fldChar w:fldCharType="end"/>
      </w:r>
      <w:r w:rsidRPr="00823579">
        <w:t xml:space="preserve"> where spikes were separated and assigned by a researcher based on simple </w:t>
      </w:r>
      <w:r w:rsidR="003003FE" w:rsidRPr="00823579">
        <w:t>characteristics</w:t>
      </w:r>
      <w:r w:rsidRPr="00823579">
        <w:t xml:space="preserve"> such as am</w:t>
      </w:r>
      <w:r w:rsidR="000118D1" w:rsidRPr="00823579">
        <w:t>plitude</w:t>
      </w:r>
      <w:r w:rsidR="00B73B22" w:rsidRPr="00823579">
        <w:t xml:space="preserve"> and</w:t>
      </w:r>
      <w:r w:rsidR="000118D1" w:rsidRPr="00823579">
        <w:t xml:space="preserve"> width </w:t>
      </w:r>
      <w:r w:rsidR="000118D1" w:rsidRPr="00823579">
        <w:fldChar w:fldCharType="begin"/>
      </w:r>
      <w:r w:rsidR="00C03082">
        <w:instrText xml:space="preserve"> ADDIN ZOTERO_ITEM CSL_CITATION {"citationID":"v8pe5Rp4","properties":{"formattedCitation":"(11)","plainCitation":"(11)","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C03082" w:rsidRPr="00C03082">
        <w:t>(11)</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C03082">
        <w:instrText xml:space="preserve"> ADDIN ZOTERO_ITEM CSL_CITATION {"citationID":"4SLejONZ","properties":{"formattedCitation":"(12)","plainCitation":"(12)","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C03082" w:rsidRPr="00C03082">
        <w:t>(12)</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C03082">
        <w:instrText xml:space="preserve"> ADDIN ZOTERO_ITEM CSL_CITATION {"citationID":"IXBUoJKI","properties":{"formattedCitation":"(13)","plainCitation":"(13)","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C03082" w:rsidRPr="00C03082">
        <w:t>(13)</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C03082">
        <w:instrText xml:space="preserve"> ADDIN ZOTERO_ITEM CSL_CITATION {"citationID":"nAVfSeB5","properties":{"formattedCitation":"(14)","plainCitation":"(14)","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C03082" w:rsidRPr="00C03082">
        <w:t>(14)</w:t>
      </w:r>
      <w:r w:rsidR="00003CA4" w:rsidRPr="00823579">
        <w:fldChar w:fldCharType="end"/>
      </w:r>
      <w:r w:rsidR="00003CA4" w:rsidRPr="00823579">
        <w:t xml:space="preserve">, the wavelet transform </w:t>
      </w:r>
      <w:r w:rsidR="00003CA4" w:rsidRPr="00823579">
        <w:fldChar w:fldCharType="begin"/>
      </w:r>
      <w:r w:rsidR="00C03082">
        <w:instrText xml:space="preserve"> ADDIN ZOTERO_ITEM CSL_CITATION {"citationID":"xdvOPIMo","properties":{"formattedCitation":"(15)","plainCitation":"(15)","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C03082" w:rsidRPr="00C03082">
        <w:t>(15)</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0202FD0E" w:rsidR="000118D1" w:rsidRPr="00823579" w:rsidRDefault="007759B2" w:rsidP="00FA0F61">
      <w:pPr>
        <w:spacing w:after="0"/>
      </w:pPr>
      <w:r w:rsidRPr="00823579">
        <w:t>Due</w:t>
      </w:r>
      <w:r w:rsidR="00532CCA" w:rsidRPr="00823579">
        <w:t xml:space="preserve"> to the recent advances in recording hardwar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C03082">
        <w:instrText xml:space="preserve"> ADDIN ZOTERO_ITEM CSL_CITATION {"citationID":"4mfnpbi9","properties":{"formattedCitation":"(16)","plainCitation":"(1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C03082" w:rsidRPr="00C03082">
        <w:t>(16)</w:t>
      </w:r>
      <w:r w:rsidR="00532CCA" w:rsidRPr="00823579">
        <w:fldChar w:fldCharType="end"/>
      </w:r>
      <w:r w:rsidR="00532CCA" w:rsidRPr="00823579">
        <w:t xml:space="preserve"> and now with the development of multi-array silicon probes </w:t>
      </w:r>
      <w:r w:rsidR="00532CCA" w:rsidRPr="00823579">
        <w:fldChar w:fldCharType="begin"/>
      </w:r>
      <w:r w:rsidR="00C03082">
        <w:instrText xml:space="preserve"> ADDIN ZOTERO_ITEM CSL_CITATION {"citationID":"aSN6lSOJ","properties":{"formattedCitation":"(17,18)","plainCitation":"(17,18)","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C03082" w:rsidRPr="00C03082">
        <w:t>(17,18)</w:t>
      </w:r>
      <w:r w:rsidR="00532CCA" w:rsidRPr="00823579">
        <w:fldChar w:fldCharType="end"/>
      </w:r>
      <w:r w:rsidR="00532CCA" w:rsidRPr="00823579">
        <w:t xml:space="preserve">, thousands of neurons can be captured in a single recording. </w:t>
      </w:r>
      <w:r w:rsidR="00982FA9" w:rsidRPr="0082357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2EA90137"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C03082">
        <w:instrText xml:space="preserve"> ADDIN ZOTERO_ITEM CSL_CITATION {"citationID":"KmkUq83m","properties":{"formattedCitation":"(19)","plainCitation":"(19)","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C03082" w:rsidRPr="00C03082">
        <w:t>(19)</w:t>
      </w:r>
      <w:r w:rsidRPr="00823579">
        <w:fldChar w:fldCharType="end"/>
      </w:r>
      <w:r w:rsidRPr="00823579">
        <w:t xml:space="preserve">, as it is usually applied to only a subset of the dataset. </w:t>
      </w:r>
      <w:r w:rsidR="006C2839" w:rsidRPr="00823579">
        <w:t xml:space="preserve">One such method that focuses on the Wavelet </w:t>
      </w:r>
      <w:r w:rsidR="006C2839" w:rsidRPr="00823579">
        <w:lastRenderedPageBreak/>
        <w:t xml:space="preserve">Transform for detection and template matching is M-Sorter </w:t>
      </w:r>
      <w:r w:rsidR="006C2839" w:rsidRPr="00823579">
        <w:fldChar w:fldCharType="begin"/>
      </w:r>
      <w:r w:rsidR="00C03082">
        <w:instrText xml:space="preserve"> ADDIN ZOTERO_ITEM CSL_CITATION {"citationID":"QNb5UfHi","properties":{"formattedCitation":"(20)","plainCitation":"(20)","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C03082" w:rsidRPr="00C03082">
        <w:t>(20)</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w:t>
      </w:r>
      <w:proofErr w:type="spellStart"/>
      <w:r w:rsidR="00DC2310" w:rsidRPr="00823579">
        <w:t>KiloSort</w:t>
      </w:r>
      <w:proofErr w:type="spellEnd"/>
      <w:r w:rsidR="00DC2310" w:rsidRPr="00823579">
        <w:t xml:space="preserve"> </w:t>
      </w:r>
      <w:r w:rsidR="00DC2310" w:rsidRPr="00823579">
        <w:fldChar w:fldCharType="begin"/>
      </w:r>
      <w:r w:rsidR="00C03082">
        <w:instrText xml:space="preserve"> ADDIN ZOTERO_ITEM CSL_CITATION {"citationID":"cUFmtPLo","properties":{"formattedCitation":"(19,21)","plainCitation":"(19,21)","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C03082" w:rsidRPr="00C03082">
        <w:t>(19,21)</w:t>
      </w:r>
      <w:r w:rsidR="00DC2310" w:rsidRPr="00823579">
        <w:fldChar w:fldCharType="end"/>
      </w:r>
      <w:r w:rsidR="00456DBD" w:rsidRPr="00823579">
        <w:t xml:space="preserve">. </w:t>
      </w:r>
      <w:proofErr w:type="spellStart"/>
      <w:r w:rsidR="00A72470" w:rsidRPr="00823579">
        <w:t>Kilosort</w:t>
      </w:r>
      <w:proofErr w:type="spellEnd"/>
      <w:r w:rsidR="00A72470" w:rsidRPr="00823579">
        <w:t xml:space="preserve"> creates spike templates through mathematical models which are then used to initialize a modified K-Means. Computational efficiency is the main advantage of </w:t>
      </w:r>
      <w:proofErr w:type="spellStart"/>
      <w:proofErr w:type="gramStart"/>
      <w:r w:rsidR="00A72470" w:rsidRPr="00823579">
        <w:t>KiloSort</w:t>
      </w:r>
      <w:proofErr w:type="spellEnd"/>
      <w:r w:rsidR="00A72470" w:rsidRPr="00823579">
        <w:t>,</w:t>
      </w:r>
      <w:proofErr w:type="gramEnd"/>
      <w:r w:rsidR="00A72470" w:rsidRPr="00823579">
        <w:t xml:space="preserve"> however it also allows the possibility of human intervention as a post-processing step. </w:t>
      </w:r>
    </w:p>
    <w:p w14:paraId="6D3842DA" w14:textId="77777777" w:rsidR="00FC667A" w:rsidRPr="00823579" w:rsidRDefault="00FC667A" w:rsidP="007B78A8">
      <w:pPr>
        <w:spacing w:after="0"/>
      </w:pPr>
    </w:p>
    <w:p w14:paraId="2EFA28EC" w14:textId="4CD6ECB7" w:rsidR="0083641E" w:rsidRPr="00823579" w:rsidRDefault="00FA0F61" w:rsidP="007B78A8">
      <w:pPr>
        <w:spacing w:after="0"/>
      </w:pPr>
      <w:bookmarkStart w:id="0" w:name="_Hlk197072018"/>
      <w:r w:rsidRPr="00823579">
        <w:t xml:space="preserve">In this work, we </w:t>
      </w:r>
      <w:r w:rsidR="003003FE" w:rsidRPr="00823579">
        <w:t>endeavor</w:t>
      </w:r>
      <w:r w:rsidRPr="00823579">
        <w:t xml:space="preserve">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en standard </w:t>
      </w:r>
      <w:r w:rsidR="00982FA9" w:rsidRPr="00823579">
        <w:fldChar w:fldCharType="begin"/>
      </w:r>
      <w:r w:rsidR="00C03082">
        <w:instrText xml:space="preserve"> ADDIN ZOTERO_ITEM CSL_CITATION {"citationID":"ZQb6V8Ie","properties":{"formattedCitation":"(1,5,22,23)","plainCitation":"(1,5,22,23)","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Qeo8ZDVM/jqWbrZGj","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C03082" w:rsidRPr="00C03082">
        <w:t>(1,5,22,23)</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e </w:t>
      </w:r>
      <w:r w:rsidR="00982FA9" w:rsidRPr="00823579">
        <w:t>propose the use of deep clustering algorithms in the pursuit of identifying a more performant option for the spike sorting task.</w:t>
      </w:r>
      <w:r w:rsidRPr="00823579">
        <w:t xml:space="preserve">  </w:t>
      </w:r>
      <w:bookmarkEnd w:id="0"/>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15A78718" w:rsidR="00284D80" w:rsidRPr="00823579" w:rsidRDefault="003C3961" w:rsidP="00284D80">
      <w:r w:rsidRPr="00823579">
        <w:t xml:space="preserve">Deep clustering algorithms </w:t>
      </w:r>
      <w:r w:rsidR="00A322CD" w:rsidRPr="00823579">
        <w:fldChar w:fldCharType="begin"/>
      </w:r>
      <w:r w:rsidR="00C03082">
        <w:instrText xml:space="preserve"> ADDIN ZOTERO_ITEM CSL_CITATION {"citationID":"1tAiVVSk","properties":{"formattedCitation":"(24)","plainCitation":"(24)","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rsidRPr="00823579">
        <w:fldChar w:fldCharType="separate"/>
      </w:r>
      <w:r w:rsidR="00C03082" w:rsidRPr="00C03082">
        <w:t>(24)</w:t>
      </w:r>
      <w:r w:rsidR="00A322CD" w:rsidRPr="00823579">
        <w:fldChar w:fldCharType="end"/>
      </w:r>
      <w:r w:rsidR="00A322CD" w:rsidRPr="00823579">
        <w:t xml:space="preserve"> </w:t>
      </w:r>
      <w:r w:rsidRPr="00823579">
        <w:t xml:space="preserve">are neural network approaches to clustering based on autoencoders </w:t>
      </w:r>
      <w:r w:rsidRPr="00823579">
        <w:fldChar w:fldCharType="begin"/>
      </w:r>
      <w:r w:rsidR="00C03082">
        <w:instrText xml:space="preserve"> ADDIN ZOTERO_ITEM CSL_CITATION {"citationID":"nE2qJQTp","properties":{"formattedCitation":"(25,26)","plainCitation":"(25,26)","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C03082" w:rsidRPr="00C03082">
        <w:t>(25,26)</w:t>
      </w:r>
      <w:r w:rsidRPr="00823579">
        <w:fldChar w:fldCharType="end"/>
      </w:r>
      <w:r w:rsidRPr="00823579">
        <w:t xml:space="preserve">. </w:t>
      </w:r>
      <w:r w:rsidR="000C0258" w:rsidRPr="00823579">
        <w:t xml:space="preserve">Traditionally, autoencoders are composed of two inter-linked parts: an encoder and a decoder. Their task is to compress the input data into a latent representation, usually lower-dimensional, and reconstruct the input data at the </w:t>
      </w:r>
      <w:proofErr w:type="spellStart"/>
      <w:r w:rsidR="000C0258" w:rsidRPr="00823579">
        <w:t>ouput</w:t>
      </w:r>
      <w:proofErr w:type="spellEnd"/>
      <w:r w:rsidR="000C0258" w:rsidRPr="00823579">
        <w:t xml:space="preserve">. </w:t>
      </w:r>
      <w:r w:rsidR="006B5425" w:rsidRPr="00823579">
        <w:t xml:space="preserve">Autoencoders have been applied for many different applications such as feature extraction, dimensionality </w:t>
      </w:r>
      <w:proofErr w:type="spellStart"/>
      <w:r w:rsidR="006B5425" w:rsidRPr="00823579">
        <w:t>reducion</w:t>
      </w:r>
      <w:proofErr w:type="spellEnd"/>
      <w:r w:rsidR="006B5425" w:rsidRPr="00823579">
        <w:t xml:space="preserve">, generative modelling and anomality detection. </w:t>
      </w:r>
      <w:r w:rsidR="00B43256" w:rsidRPr="00823579">
        <w:t xml:space="preserve">Autoencoders have been also been demonstrated to be an adequate approach in the feature extraction of image datasets </w:t>
      </w:r>
      <w:r w:rsidR="00B43256" w:rsidRPr="00823579">
        <w:fldChar w:fldCharType="begin"/>
      </w:r>
      <w:r w:rsidR="00C03082">
        <w:instrText xml:space="preserve"> ADDIN ZOTERO_ITEM CSL_CITATION {"citationID":"tdipSHPF","properties":{"formattedCitation":"(27\\uc0\\u8211{}29)","plainCitation":"(27–29)","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C03082" w:rsidRPr="00C03082">
        <w:t>(27–29)</w:t>
      </w:r>
      <w:r w:rsidR="00B43256" w:rsidRPr="00823579">
        <w:fldChar w:fldCharType="end"/>
      </w:r>
      <w:r w:rsidR="00B43256" w:rsidRPr="00823579">
        <w:t xml:space="preserve">, such as MNIST. </w:t>
      </w:r>
      <w:r w:rsidR="0071432D" w:rsidRPr="00823579">
        <w:t>Due to inherent non-linearity of autoencoders from the activation functions,</w:t>
      </w:r>
      <w:r w:rsidR="006B5425" w:rsidRPr="00823579">
        <w:t xml:space="preserve"> autoencoders are a suitable approach for the task of spike sorting</w:t>
      </w:r>
      <w:r w:rsidR="00B43256" w:rsidRPr="00823579">
        <w:t xml:space="preserve"> </w:t>
      </w:r>
      <w:r w:rsidR="007A03DD" w:rsidRPr="00823579">
        <w:fldChar w:fldCharType="begin"/>
      </w:r>
      <w:r w:rsidR="00C03082">
        <w:instrText xml:space="preserve"> ADDIN ZOTERO_ITEM CSL_CITATION {"citationID":"u0WJxSEi","properties":{"formattedCitation":"(30)","plainCitation":"(30)","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C03082" w:rsidRPr="00C03082">
        <w:t>(30)</w:t>
      </w:r>
      <w:r w:rsidR="007A03DD" w:rsidRPr="00823579">
        <w:fldChar w:fldCharType="end"/>
      </w:r>
      <w:r w:rsidR="006B5425" w:rsidRPr="00823579">
        <w:t xml:space="preserve">.  </w:t>
      </w:r>
    </w:p>
    <w:p w14:paraId="1F1A3675" w14:textId="1A6943A4" w:rsidR="007A03DD" w:rsidRPr="00823579" w:rsidRDefault="007A03DD" w:rsidP="00284D80">
      <w:r w:rsidRPr="00823579">
        <w:t xml:space="preserve">Traditional clustering methods have been shown to struggle with high-dimensional complex data. Deep clustering algorithms have been proposed a solution for this issue and have been demonstrated to have a high performance on image datasets </w:t>
      </w:r>
      <w:r w:rsidRPr="00823579">
        <w:fldChar w:fldCharType="begin"/>
      </w:r>
      <w:r w:rsidR="00C03082">
        <w:instrText xml:space="preserve"> ADDIN ZOTERO_ITEM CSL_CITATION {"citationID":"XG40fcni","properties":{"formattedCitation":"(31\\uc0\\u8211{}38)","plainCitation":"(31–3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C03082" w:rsidRPr="00C03082">
        <w:t>(31–38)</w:t>
      </w:r>
      <w:r w:rsidRPr="00823579">
        <w:fldChar w:fldCharType="end"/>
      </w:r>
      <w:r w:rsidRPr="00823579">
        <w:t xml:space="preserve">.  </w:t>
      </w:r>
      <w:r w:rsidR="00513C62" w:rsidRPr="00823579">
        <w:t xml:space="preserve">Most of these methods </w:t>
      </w:r>
      <w:r w:rsidR="00513C62" w:rsidRPr="00823579">
        <w:fldChar w:fldCharType="begin"/>
      </w:r>
      <w:r w:rsidR="00C03082">
        <w:instrText xml:space="preserve"> ADDIN ZOTERO_ITEM CSL_CITATION {"citationID":"rtOlVxhS","properties":{"formattedCitation":"(31,32,35,37,39,40)","plainCitation":"(31,32,35,37,39,40)","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C03082" w:rsidRPr="00C03082">
        <w:t>(31,32,35,37,39,40)</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C03082">
        <w:instrText xml:space="preserve"> ADDIN ZOTERO_ITEM CSL_CITATION {"citationID":"DRkPLL14","properties":{"formattedCitation":"(33,34)","plainCitation":"(33,34)","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C03082" w:rsidRPr="00C03082">
        <w:t>(33,34)</w:t>
      </w:r>
      <w:r w:rsidR="0062314B" w:rsidRPr="00823579">
        <w:fldChar w:fldCharType="end"/>
      </w:r>
      <w:r w:rsidR="00A429E9" w:rsidRPr="00823579">
        <w:t xml:space="preserve"> have also been designed</w:t>
      </w:r>
      <w:r w:rsidR="00AC456A" w:rsidRPr="00823579">
        <w:t xml:space="preserve"> based on pretraining followed by iterative refinement based on</w:t>
      </w:r>
      <w:r w:rsidR="00A429E9" w:rsidRPr="00823579">
        <w:t xml:space="preserve"> the statistical dip-test</w:t>
      </w:r>
      <w:r w:rsidR="0062314B" w:rsidRPr="00823579">
        <w:t xml:space="preserve"> </w:t>
      </w:r>
      <w:r w:rsidR="0062314B" w:rsidRPr="00823579">
        <w:fldChar w:fldCharType="begin"/>
      </w:r>
      <w:r w:rsidR="00C03082">
        <w:instrText xml:space="preserve"> ADDIN ZOTERO_ITEM CSL_CITATION {"citationID":"MMEA89Jg","properties":{"formattedCitation":"(41)","plainCitation":"(41)","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C03082" w:rsidRPr="00C03082">
        <w:t>(41)</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C03082">
        <w:instrText xml:space="preserve"> ADDIN ZOTERO_ITEM CSL_CITATION {"citationID":"nyJXmvAY","properties":{"formattedCitation":"(33)","plainCitation":"(3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C03082" w:rsidRPr="00C03082">
        <w:t>(33)</w:t>
      </w:r>
      <w:r w:rsidR="0062314B" w:rsidRPr="00823579">
        <w:fldChar w:fldCharType="end"/>
      </w:r>
      <w:r w:rsidR="0062314B" w:rsidRPr="00823579">
        <w:t xml:space="preserve"> or as a postprocessing step of cluster merging </w:t>
      </w:r>
      <w:r w:rsidR="0062314B" w:rsidRPr="00823579">
        <w:fldChar w:fldCharType="begin"/>
      </w:r>
      <w:r w:rsidR="00C03082">
        <w:instrText xml:space="preserve"> ADDIN ZOTERO_ITEM CSL_CITATION {"citationID":"XYxEJUh4","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C03082" w:rsidRPr="00C03082">
        <w:t>(34)</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C03082">
        <w:instrText xml:space="preserve"> ADDIN ZOTERO_ITEM CSL_CITATION {"citationID":"WuGXN5u8","properties":{"formattedCitation":"(37)","plainCitation":"(37)","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C03082" w:rsidRPr="00C03082">
        <w:t>(37)</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C03082">
        <w:instrText xml:space="preserve"> ADDIN ZOTERO_ITEM CSL_CITATION {"citationID":"XgSQ2XAA","properties":{"formattedCitation":"(42)","plainCitation":"(4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C03082" w:rsidRPr="00C03082">
        <w:t>(42)</w:t>
      </w:r>
      <w:r w:rsidR="009D2F13" w:rsidRPr="00823579">
        <w:fldChar w:fldCharType="end"/>
      </w:r>
      <w:r w:rsidR="009D2F13" w:rsidRPr="00823579">
        <w:t xml:space="preserve"> is taken, the autoencoder beings by creating a low-dimensional representation of the input which is then further reduced through the t-SNE algorithm to a 2-dimensional space that is clustered by a density-based approach. </w:t>
      </w:r>
      <w:r w:rsidR="00513C62" w:rsidRPr="00823579">
        <w:t>Thus, deep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A4B1DAB" w:rsidR="00284D80" w:rsidRPr="00823579" w:rsidRDefault="00284D80" w:rsidP="00284D80">
      <w:pPr>
        <w:pStyle w:val="Heading2"/>
        <w:rPr>
          <w:rFonts w:cs="Times New Roman"/>
        </w:rPr>
      </w:pPr>
      <w:r w:rsidRPr="00823579">
        <w:rPr>
          <w:rStyle w:val="Heading2Char"/>
          <w:rFonts w:cs="Times New Roman"/>
        </w:rPr>
        <w:lastRenderedPageBreak/>
        <w:t xml:space="preserve">The challenges of spike sorting </w:t>
      </w:r>
    </w:p>
    <w:p w14:paraId="126BD0F6" w14:textId="685ACBE8"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C03082">
        <w:instrText xml:space="preserve"> ADDIN ZOTERO_ITEM CSL_CITATION {"citationID":"9LgWir6L","properties":{"formattedCitation":"(43)","plainCitation":"(43)","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C03082" w:rsidRPr="00C03082">
        <w:t>(43)</w:t>
      </w:r>
      <w:r w:rsidR="002A6911" w:rsidRPr="00823579">
        <w:fldChar w:fldCharType="end"/>
      </w:r>
      <w:r w:rsidR="002A6911" w:rsidRPr="00823579">
        <w:t xml:space="preserve"> </w:t>
      </w:r>
      <w:r w:rsidR="002A6911" w:rsidRPr="00823579">
        <w:fldChar w:fldCharType="begin"/>
      </w:r>
      <w:r w:rsidR="00C03082">
        <w:instrText xml:space="preserve"> ADDIN ZOTERO_ITEM CSL_CITATION {"citationID":"gDYteSQG","properties":{"formattedCitation":"(44)","plainCitation":"(44)","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823579">
        <w:fldChar w:fldCharType="separate"/>
      </w:r>
      <w:r w:rsidR="00C03082" w:rsidRPr="00C03082">
        <w:t>(44)</w:t>
      </w:r>
      <w:r w:rsidR="002A6911" w:rsidRPr="00823579">
        <w:fldChar w:fldCharType="end"/>
      </w:r>
      <w:r w:rsidR="005472E3" w:rsidRPr="00823579">
        <w:t xml:space="preserve">. </w:t>
      </w:r>
      <w:r w:rsidR="002A6911" w:rsidRPr="00823579">
        <w:t>Within the finite frame of a recording, different firing rates results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deciding. </w:t>
      </w:r>
      <w:r w:rsidR="005260E4" w:rsidRPr="00823579">
        <w:t xml:space="preserve">Besides noise, the shape of spikes can be disrupted by phenomena such as electrode drift </w:t>
      </w:r>
      <w:r w:rsidR="005260E4" w:rsidRPr="00823579">
        <w:fldChar w:fldCharType="begin"/>
      </w:r>
      <w:r w:rsidR="00C03082">
        <w:instrText xml:space="preserve"> ADDIN ZOTERO_ITEM CSL_CITATION {"citationID":"tgtsBf4B","properties":{"formattedCitation":"(18)","plainCitation":"(18)","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C03082" w:rsidRPr="00C03082">
        <w:t>(18)</w:t>
      </w:r>
      <w:r w:rsidR="005260E4" w:rsidRPr="00823579">
        <w:fldChar w:fldCharType="end"/>
      </w:r>
      <w:r w:rsidR="005260E4" w:rsidRPr="00823579">
        <w:t xml:space="preserve">. These can lead to more similar spike shapes which result in overlapping clusters. </w:t>
      </w:r>
      <w:r w:rsidR="005472E3" w:rsidRPr="00823579">
        <w:t xml:space="preserve">Finally, the time scale of neuronal activity is of milliseconds, implying that even a brief recording will generate a high volume of data </w:t>
      </w:r>
      <w:r w:rsidR="005472E3" w:rsidRPr="00823579">
        <w:fldChar w:fldCharType="begin"/>
      </w:r>
      <w:r w:rsidR="00C03082">
        <w:instrText xml:space="preserve"> ADDIN ZOTERO_ITEM CSL_CITATION {"citationID":"84OEPtpq","properties":{"formattedCitation":"(45)","plainCitation":"(45)","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C03082" w:rsidRPr="00C03082">
        <w:t>(45)</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a cluster that is composed from the spikes 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A311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477C9D" w:rsidRPr="00823579">
        <w:t>(5)</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37E0799E" w:rsidR="00481E03" w:rsidRPr="00823579" w:rsidRDefault="00481E03" w:rsidP="003406BD">
      <w:pPr>
        <w:spacing w:after="0"/>
      </w:pPr>
      <w:r w:rsidRPr="00823579">
        <w:t>The aim of feature extraction is to generate a new feature space that is resistant to small changes in spike shape</w:t>
      </w:r>
      <w:r w:rsidR="00FD4B13" w:rsidRPr="00823579">
        <w:t xml:space="preserve">, thus offering separability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autoencoder which have been demonstrated a robust ability for denoising may be able to offer a latent </w:t>
      </w:r>
      <w:r w:rsidR="003003FE" w:rsidRPr="00823579">
        <w:t>representation</w:t>
      </w:r>
      <w:r w:rsidR="001725E3" w:rsidRPr="00823579">
        <w:t xml:space="preserve"> that is invariant to noise </w:t>
      </w:r>
      <w:r w:rsidR="001725E3" w:rsidRPr="00823579">
        <w:fldChar w:fldCharType="begin"/>
      </w:r>
      <w:r w:rsidR="00C03082">
        <w:instrText xml:space="preserve"> ADDIN ZOTERO_ITEM CSL_CITATION {"citationID":"Ogi5wWCT","properties":{"formattedCitation":"(25)","plainCitation":"(25)","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C03082" w:rsidRPr="00C03082">
        <w:t>(25)</w:t>
      </w:r>
      <w:r w:rsidR="001725E3" w:rsidRPr="00823579">
        <w:fldChar w:fldCharType="end"/>
      </w:r>
      <w:r w:rsidR="001725E3" w:rsidRPr="00823579">
        <w:t xml:space="preserve">. Autoencoders have seen previous use in spike sorting </w:t>
      </w:r>
      <w:r w:rsidR="001725E3" w:rsidRPr="00823579">
        <w:fldChar w:fldCharType="begin"/>
      </w:r>
      <w:r w:rsidR="00C03082">
        <w:instrText xml:space="preserve"> ADDIN ZOTERO_ITEM CSL_CITATION {"citationID":"BH9HdbYQ","properties":{"formattedCitation":"(30,46)","plainCitation":"(30,4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C03082" w:rsidRPr="00C03082">
        <w:t>(30,46)</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C03082">
        <w:instrText xml:space="preserve"> ADDIN ZOTERO_ITEM CSL_CITATION {"citationID":"GhidZUpW","properties":{"formattedCitation":"(47)","plainCitation":"(47)","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C03082" w:rsidRPr="00C03082">
        <w:t>(47)</w:t>
      </w:r>
      <w:r w:rsidR="00C60188" w:rsidRPr="00823579">
        <w:fldChar w:fldCharType="end"/>
      </w:r>
      <w:r w:rsidR="00C60188" w:rsidRPr="00823579">
        <w:t>. Yet, the suitability of deep clustering methods in spike sorting which employ autoencoders has not yet been determined.</w:t>
      </w:r>
    </w:p>
    <w:p w14:paraId="2CD1866C" w14:textId="77777777" w:rsidR="00284D80" w:rsidRPr="00823579" w:rsidRDefault="00284D80" w:rsidP="00284D80">
      <w:pPr>
        <w:spacing w:after="0"/>
      </w:pPr>
    </w:p>
    <w:p w14:paraId="7D1EAE3A" w14:textId="5E7A1B38"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ection 2 presents</w:t>
      </w:r>
      <w:r w:rsidR="00B450CA" w:rsidRPr="00823579">
        <w:t xml:space="preserve"> </w:t>
      </w:r>
      <w:r w:rsidRPr="00823579">
        <w:t xml:space="preserve">of </w:t>
      </w:r>
      <w:r w:rsidR="00B450CA" w:rsidRPr="00823579">
        <w:t>traditional</w:t>
      </w:r>
      <w:r w:rsidRPr="00823579">
        <w:t xml:space="preserve"> feature extraction methods</w:t>
      </w:r>
      <w:r w:rsidR="00B450CA" w:rsidRPr="00823579">
        <w:t>, clustering methods</w:t>
      </w:r>
      <w:r w:rsidR="00D37EC9" w:rsidRPr="00823579">
        <w:t xml:space="preserve"> and performance metrics </w:t>
      </w:r>
      <w:proofErr w:type="spellStart"/>
      <w:r w:rsidR="00D37EC9" w:rsidRPr="00823579">
        <w:t>metrics</w:t>
      </w:r>
      <w:proofErr w:type="spellEnd"/>
      <w:r w:rsidR="00D37EC9" w:rsidRPr="00823579">
        <w:t xml:space="preserve">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w:t>
      </w:r>
      <w:proofErr w:type="gramStart"/>
      <w:r w:rsidR="000834F1" w:rsidRPr="00823579">
        <w:t>proposal</w:t>
      </w:r>
      <w:proofErr w:type="gramEnd"/>
      <w:r w:rsidR="000834F1" w:rsidRPr="00823579">
        <w:t xml:space="preserve">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2E813839"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 xml:space="preserve">In spike sorting, for computational reasons, feature extraction attempts to reduce the dimensionality of the original feature space while retaining the information that allows for the discrimination of spikes from different neurons. This </w:t>
      </w:r>
      <w:r w:rsidR="009F07E2" w:rsidRPr="00823579">
        <w:lastRenderedPageBreak/>
        <w:t>implies creating features that are invariant to the noise that differentiates the spikes produced by the same neuron. Techniques for feature extraction methods can be categorized by multiple attributes such as linearity</w:t>
      </w:r>
      <w:r w:rsidR="00827DB5" w:rsidRPr="00823579">
        <w:t xml:space="preserve">, thus PCA is a linear convex algorithm while ICA is a linear non-convex approach. </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13F09F24"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C03082">
        <w:instrText xml:space="preserve"> ADDIN ZOTERO_ITEM CSL_CITATION {"citationID":"BgvYsA5o","properties":{"formattedCitation":"(48)","plainCitation":"(48)","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C03082" w:rsidRPr="00C03082">
        <w:t>(48)</w:t>
      </w:r>
      <w:r w:rsidRPr="00823579">
        <w:fldChar w:fldCharType="end"/>
      </w:r>
      <w:r w:rsidRPr="00823579">
        <w:t xml:space="preserve">, is the </w:t>
      </w:r>
      <w:r w:rsidR="00284D80" w:rsidRPr="00823579">
        <w:t xml:space="preserve">Principal Component Analysis (PCA) </w:t>
      </w:r>
      <w:r w:rsidR="00284D80" w:rsidRPr="00823579">
        <w:fldChar w:fldCharType="begin"/>
      </w:r>
      <w:r w:rsidR="00C03082">
        <w:instrText xml:space="preserve"> ADDIN ZOTERO_ITEM CSL_CITATION {"citationID":"AcSXLI4b","properties":{"formattedCitation":"(49)","plainCitation":"(49)","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C03082" w:rsidRPr="00C03082">
        <w:t>(49)</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A311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and it is still is used in modern spike sorting pipelines </w:t>
      </w:r>
      <w:r w:rsidR="00F5322B" w:rsidRPr="00823579">
        <w:fldChar w:fldCharType="begin"/>
      </w:r>
      <w:r w:rsidR="00C03082">
        <w:instrText xml:space="preserve"> ADDIN ZOTERO_ITEM CSL_CITATION {"citationID":"R4OYvWqu","properties":{"formattedCitation":"(50)","plainCitation":"(50)","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C03082" w:rsidRPr="00C03082">
        <w:t>(50)</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g components with low variance. Often by retaining only the first few principal components</w:t>
      </w:r>
      <w:r w:rsidR="00F5322B" w:rsidRPr="00823579">
        <w:t xml:space="preserve"> </w:t>
      </w:r>
      <w:r w:rsidR="00F5322B" w:rsidRPr="00823579">
        <w:fldChar w:fldCharType="begin"/>
      </w:r>
      <w:r w:rsidR="00C03082">
        <w:instrText xml:space="preserve"> ADDIN ZOTERO_ITEM CSL_CITATION {"citationID":"DREtoOgq","properties":{"formattedCitation":"(51)","plainCitation":"(51)","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C03082" w:rsidRPr="00C03082">
        <w:t>(51)</w:t>
      </w:r>
      <w:r w:rsidR="00F5322B" w:rsidRPr="00823579">
        <w:fldChar w:fldCharType="end"/>
      </w:r>
      <w:r w:rsidR="00F5322B" w:rsidRPr="00823579">
        <w:t xml:space="preserve"> </w:t>
      </w:r>
      <w:r w:rsidR="00F5322B" w:rsidRPr="00823579">
        <w:fldChar w:fldCharType="begin"/>
      </w:r>
      <w:r w:rsidR="00C03082">
        <w:instrText xml:space="preserve"> ADDIN ZOTERO_ITEM CSL_CITATION {"citationID":"8GU3GJjY","properties":{"formattedCitation":"(52)","plainCitation":"(52)","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rsidRPr="00823579">
        <w:fldChar w:fldCharType="separate"/>
      </w:r>
      <w:r w:rsidR="00C03082" w:rsidRPr="00C03082">
        <w:t>(52)</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5055BF">
        <w:instrText xml:space="preserve"> ADDIN ZOTERO_ITEM CSL_CITATION {"citationID":"MgDtBMSz","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F5322B" w:rsidRPr="00823579">
        <w:t>(1)</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1FDABE7F" w:rsidR="00284D80" w:rsidRPr="00823579" w:rsidRDefault="00284D80" w:rsidP="00284D80">
      <w:pPr>
        <w:spacing w:after="0"/>
      </w:pPr>
      <w:r w:rsidRPr="00823579">
        <w:t xml:space="preserve">Independent Component Analysis (ICA) </w:t>
      </w:r>
      <w:r w:rsidRPr="00823579">
        <w:fldChar w:fldCharType="begin"/>
      </w:r>
      <w:r w:rsidR="00C03082">
        <w:instrText xml:space="preserve"> ADDIN ZOTERO_ITEM CSL_CITATION {"citationID":"fhLewlpC","properties":{"formattedCitation":"(53)","plainCitation":"(5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C03082" w:rsidRPr="00C03082">
        <w:t>(53)</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C03082">
        <w:instrText xml:space="preserve"> ADDIN ZOTERO_ITEM CSL_CITATION {"citationID":"VBsLImrj","properties":{"formattedCitation":"(54)","plainCitation":"(5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C03082" w:rsidRPr="00C03082">
        <w:t>(54)</w:t>
      </w:r>
      <w:r w:rsidR="00F5322B" w:rsidRPr="00823579">
        <w:fldChar w:fldCharType="end"/>
      </w:r>
      <w:r w:rsidR="00F5322B" w:rsidRPr="00823579">
        <w:t xml:space="preserve"> </w:t>
      </w:r>
      <w:r w:rsidR="00F5322B" w:rsidRPr="00823579">
        <w:fldChar w:fldCharType="begin"/>
      </w:r>
      <w:r w:rsidR="00C03082">
        <w:instrText xml:space="preserve"> ADDIN ZOTERO_ITEM CSL_CITATION {"citationID":"nRMCMSHJ","properties":{"formattedCitation":"(55)","plainCitation":"(5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rsidRPr="00823579">
        <w:fldChar w:fldCharType="separate"/>
      </w:r>
      <w:r w:rsidR="00C03082" w:rsidRPr="00C03082">
        <w:t>(55)</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C03082">
        <w:instrText xml:space="preserve"> ADDIN ZOTERO_ITEM CSL_CITATION {"citationID":"HnCFSrzM","properties":{"formattedCitation":"(54)","plainCitation":"(5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C03082" w:rsidRPr="00C03082">
        <w:t>(54)</w:t>
      </w:r>
      <w:r w:rsidRPr="00823579">
        <w:fldChar w:fldCharType="end"/>
      </w:r>
      <w:r w:rsidRPr="00823579">
        <w:t xml:space="preserve"> </w:t>
      </w:r>
      <w:r w:rsidRPr="00823579">
        <w:fldChar w:fldCharType="begin"/>
      </w:r>
      <w:r w:rsidR="00C03082">
        <w:instrText xml:space="preserve"> ADDIN ZOTERO_ITEM CSL_CITATION {"citationID":"l2N0FA4Q","properties":{"formattedCitation":"(55)","plainCitation":"(5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Pr="00823579">
        <w:fldChar w:fldCharType="separate"/>
      </w:r>
      <w:r w:rsidR="00C03082" w:rsidRPr="00C03082">
        <w:t>(55)</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37586FAD" w:rsidR="00086CD5" w:rsidRPr="00823579" w:rsidRDefault="00284D80" w:rsidP="00284D80">
      <w:pPr>
        <w:spacing w:after="0"/>
      </w:pPr>
      <w:proofErr w:type="spellStart"/>
      <w:r w:rsidRPr="00823579">
        <w:t>Isomap</w:t>
      </w:r>
      <w:proofErr w:type="spellEnd"/>
      <w:r w:rsidRPr="00823579">
        <w:t xml:space="preserve"> </w:t>
      </w:r>
      <w:r w:rsidRPr="00823579">
        <w:fldChar w:fldCharType="begin"/>
      </w:r>
      <w:r w:rsidR="00C03082">
        <w:instrText xml:space="preserve"> ADDIN ZOTERO_ITEM CSL_CITATION {"citationID":"xsyRCdps","properties":{"formattedCitation":"(56)","plainCitation":"(56)","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C03082" w:rsidRPr="00C03082">
        <w:t>(56)</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 xml:space="preserve">It fits into the non-linear category of feature extraction </w:t>
      </w:r>
      <w:r w:rsidR="007C593D" w:rsidRPr="00823579">
        <w:t>methods,</w:t>
      </w:r>
      <w:r w:rsidR="00086CD5" w:rsidRPr="00823579">
        <w:t xml:space="preserve"> and it has a manifold approach. </w:t>
      </w:r>
      <w:proofErr w:type="spellStart"/>
      <w:r w:rsidR="00086CD5" w:rsidRPr="00823579">
        <w:t>Isomap</w:t>
      </w:r>
      <w:proofErr w:type="spellEnd"/>
      <w:r w:rsidR="00086CD5" w:rsidRPr="00823579">
        <w:t xml:space="preserve"> builds a graph where nodes are linked to their nearest neighbors and it approximates the geodesic distance (shortest paths in this graph)</w:t>
      </w:r>
      <w:r w:rsidR="00624044" w:rsidRPr="00823579">
        <w:t xml:space="preserve"> which are then scald using MDS </w:t>
      </w:r>
      <w:r w:rsidR="00DA4B79" w:rsidRPr="00823579">
        <w:fldChar w:fldCharType="begin"/>
      </w:r>
      <w:r w:rsidR="00C03082">
        <w:instrText xml:space="preserve"> ADDIN ZOTERO_ITEM CSL_CITATION {"citationID":"SwpZeB0x","properties":{"formattedCitation":"(57)","plainCitation":"(57)","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C03082" w:rsidRPr="00C03082">
        <w:t>(57)</w:t>
      </w:r>
      <w:r w:rsidR="00DA4B79" w:rsidRPr="00823579">
        <w:fldChar w:fldCharType="end"/>
      </w:r>
      <w:r w:rsidR="00086CD5" w:rsidRPr="00823579">
        <w:t xml:space="preserve">. By preserving the geodesic distances among data points, </w:t>
      </w:r>
      <w:proofErr w:type="spellStart"/>
      <w:r w:rsidR="00086CD5" w:rsidRPr="00823579">
        <w:t>Isomap</w:t>
      </w:r>
      <w:proofErr w:type="spellEnd"/>
      <w:r w:rsidR="00086CD5" w:rsidRPr="00823579">
        <w:t xml:space="preserve"> captures the intrinsic relationships in the high-dimensional space. </w:t>
      </w:r>
    </w:p>
    <w:p w14:paraId="4E2C36F3" w14:textId="3F389267" w:rsidR="00284D80" w:rsidRPr="00823579" w:rsidRDefault="00284D8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0DD1DD39" w:rsidR="003B10E0" w:rsidRPr="00823579" w:rsidRDefault="008C7504" w:rsidP="000F5AF6">
      <w:r w:rsidRPr="00823579">
        <w:t xml:space="preserve">K-Means </w:t>
      </w:r>
      <w:r w:rsidRPr="00823579">
        <w:fldChar w:fldCharType="begin"/>
      </w:r>
      <w:r w:rsidR="00C03082">
        <w:instrText xml:space="preserve"> ADDIN ZOTERO_ITEM CSL_CITATION {"citationID":"Tuadvt1a","properties":{"formattedCitation":"(58)","plainCitation":"(58)","noteIndex":0},"citationItems":[{"id":"Qeo8ZDVM/xPG2meGF","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C03082" w:rsidRPr="00C03082">
        <w:t>(58)</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C03082">
        <w:instrText xml:space="preserve"> ADDIN ZOTERO_ITEM CSL_CITATION {"citationID":"jf8wxnzc","properties":{"formattedCitation":"(59,60)","plainCitation":"(59,6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59,60)</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C03082">
        <w:instrText xml:space="preserve"> ADDIN ZOTERO_ITEM CSL_CITATION {"citationID":"2hf6KwrT","properties":{"formattedCitation":"(59,60)","plainCitation":"(59,6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59,60)</w:t>
      </w:r>
      <w:r w:rsidR="003B10E0" w:rsidRPr="00823579">
        <w:fldChar w:fldCharType="end"/>
      </w:r>
      <w:r w:rsidR="003B10E0" w:rsidRPr="00823579">
        <w:t xml:space="preserve"> and even newly developed </w:t>
      </w:r>
      <w:r w:rsidR="003B10E0" w:rsidRPr="00823579">
        <w:lastRenderedPageBreak/>
        <w:t xml:space="preserve">pipelines make use of it </w:t>
      </w:r>
      <w:r w:rsidR="003B10E0" w:rsidRPr="00823579">
        <w:fldChar w:fldCharType="begin"/>
      </w:r>
      <w:r w:rsidR="00C03082">
        <w:instrText xml:space="preserve"> ADDIN ZOTERO_ITEM CSL_CITATION {"citationID":"dzjo5Cul","properties":{"formattedCitation":"(19,61)","plainCitation":"(19,6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C03082" w:rsidRPr="00C03082">
        <w:t>(19,61)</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C03082">
        <w:instrText xml:space="preserve"> ADDIN ZOTERO_ITEM CSL_CITATION {"citationID":"CjoqKlSL","properties":{"formattedCitation":"(60)","plainCitation":"(60)","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60)</w:t>
      </w:r>
      <w:r w:rsidR="003B10E0" w:rsidRPr="00823579">
        <w:fldChar w:fldCharType="end"/>
      </w:r>
      <w:r w:rsidR="003B10E0" w:rsidRPr="00823579">
        <w:t xml:space="preserve"> clustering algorithms in a comprehensive analysis of clustering algorithms. </w:t>
      </w:r>
    </w:p>
    <w:p w14:paraId="47D1BB47" w14:textId="66F279DE" w:rsidR="00D7059D" w:rsidRPr="00823579" w:rsidRDefault="00D7059D" w:rsidP="009C63CB">
      <w:r w:rsidRPr="00823579">
        <w:t xml:space="preserve">Density-Based Spatial Clustering of Applications with Noise </w:t>
      </w:r>
      <w:r w:rsidRPr="00823579">
        <w:fldChar w:fldCharType="begin"/>
      </w:r>
      <w:r w:rsidR="00C03082">
        <w:instrText xml:space="preserve"> ADDIN ZOTERO_ITEM CSL_CITATION {"citationID":"Gz4rn3HQ","properties":{"formattedCitation":"(62)","plainCitation":"(62)","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C03082" w:rsidRPr="00C03082">
        <w:t>(62)</w:t>
      </w:r>
      <w:r w:rsidRPr="00823579">
        <w:fldChar w:fldCharType="end"/>
      </w:r>
      <w:r w:rsidRPr="00823579">
        <w:t xml:space="preserve">, better known as DBSCAN, is a density-based approach that also seen use in the domain of spike sorting </w:t>
      </w:r>
      <w:r w:rsidRPr="00823579">
        <w:fldChar w:fldCharType="begin"/>
      </w:r>
      <w:r w:rsidR="00C03082">
        <w:instrText xml:space="preserve"> ADDIN ZOTERO_ITEM CSL_CITATION {"citationID":"eVc1x4Dl","properties":{"formattedCitation":"(60)","plainCitation":"(60)","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Pr="00823579">
        <w:fldChar w:fldCharType="separate"/>
      </w:r>
      <w:r w:rsidR="00C03082" w:rsidRPr="00C03082">
        <w:t>(60)</w:t>
      </w:r>
      <w:r w:rsidRPr="00823579">
        <w:fldChar w:fldCharType="end"/>
      </w:r>
      <w:r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shape and it mostly deterministic (excluding border points). </w:t>
      </w:r>
      <w:r w:rsidR="00E6134A" w:rsidRPr="00823579">
        <w:t xml:space="preserve">However, DBSCAN has issues in dealing with datasets that contain imbalanced clusters. </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t>Deep clustering algorithms</w:t>
      </w:r>
    </w:p>
    <w:p w14:paraId="308539D6" w14:textId="606FF479" w:rsidR="009C63CB" w:rsidRPr="00823579" w:rsidRDefault="00180CD3" w:rsidP="000F5AF6">
      <w:r w:rsidRPr="00823579">
        <w:t xml:space="preserve">Traditional clustering algorithms struggle with complex data structures. </w:t>
      </w:r>
      <w:r w:rsidR="00F74AE0" w:rsidRPr="00823579">
        <w:t>Deep clustering techniques combine representation learning with clustering objectives to enhance perfor</w:t>
      </w:r>
      <w:r w:rsidRPr="00823579">
        <w:t>mance, often using autoencoders</w:t>
      </w:r>
      <w:r w:rsidR="005055BF">
        <w:t xml:space="preserve"> </w:t>
      </w:r>
      <w:r w:rsidR="005055BF">
        <w:fldChar w:fldCharType="begin"/>
      </w:r>
      <w:r w:rsidR="00C03082">
        <w:instrText xml:space="preserve"> ADDIN ZOTERO_ITEM CSL_CITATION {"citationID":"3OFM1cm1","properties":{"formattedCitation":"(25,63)","plainCitation":"(25,63)","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7,"uris":["http://zotero.org/users/8619560/items/PJ4BGRBX"],"itemData":{"id":47,"type":"article-journal","abstract":"Spike sorting is the process of grouping spikes of distinct neurons into their respective clusters. Most frequently, this grouping is performed by relying on the similarity of features extracted from spike shapes. In spite of recent developments, current methods have yet to achieve satisfactory performance and many investigators favour sorting manually, even though it is an intensive undertaking that requires prolonged allotments of time. To automate the process, a diverse array of machine learning techniques has been applied. The performance of these techniques depends however critically on the feature extraction step. Here, we propose deep learning using autoencoders as a feature extraction method and evaluate extensively the performance of multiple designs. The models presented are evaluated on publicly available synthetic and real “in vivo” datasets, with various numbers of clusters. The proposed methods indicate a higher performance for the process of spike sorting when compared to other state-of-the-art techniques.","container-title":"PLOS ONE","DOI":"10.1371/journal.pone.0282810","ISSN":"1932-6203","issue":"3","journalAbbreviation":"PLOS ONE","language":"en","license":"All rights reserved","note":"publisher: Public Library of Science","page":"e0282810","source":"PLoS Journals","title":"A study of autoencoders as a feature extraction technique for spike sorting","volume":"18","author":[{"family":"Ardelean","given":"Eugen-Richard"},{"family":"Coporîie","given":"Andreea"},{"family":"Ichim","given":"Ana-Maria"},{"family":"Dînșoreanu","given":"Mihaela"},{"family":"Mureșan","given":"Raul Cristian"}],"issued":{"date-parts":[["2023",3,9]]}}}],"schema":"https://github.com/citation-style-language/schema/raw/master/csl-citation.json"} </w:instrText>
      </w:r>
      <w:r w:rsidR="005055BF">
        <w:fldChar w:fldCharType="separate"/>
      </w:r>
      <w:r w:rsidR="00C03082" w:rsidRPr="00C03082">
        <w:t>(25,63)</w:t>
      </w:r>
      <w:r w:rsidR="005055BF">
        <w:fldChar w:fldCharType="end"/>
      </w:r>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C03082">
        <w:instrText xml:space="preserve"> ADDIN ZOTERO_ITEM CSL_CITATION {"citationID":"R3gNpYbZ","properties":{"formattedCitation":"(31\\uc0\\u8211{}38)","plainCitation":"(31–3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C03082" w:rsidRPr="00C03082">
        <w:t>(31–38)</w:t>
      </w:r>
      <w:r w:rsidR="00323BB1" w:rsidRPr="00823579">
        <w:fldChar w:fldCharType="end"/>
      </w:r>
      <w:r w:rsidRPr="00823579">
        <w:t xml:space="preserve">, 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w:t>
      </w:r>
      <w:proofErr w:type="spellStart"/>
      <w:r w:rsidR="00A942E2" w:rsidRPr="00823579">
        <w:t>clustpy</w:t>
      </w:r>
      <w:proofErr w:type="spellEnd"/>
      <w:r w:rsidR="00A942E2" w:rsidRPr="00823579">
        <w:t xml:space="preserve"> </w:t>
      </w:r>
      <w:r w:rsidR="00A942E2" w:rsidRPr="00823579">
        <w:fldChar w:fldCharType="begin"/>
      </w:r>
      <w:r w:rsidR="00C03082">
        <w:instrText xml:space="preserve"> ADDIN ZOTERO_ITEM CSL_CITATION {"citationID":"7NZrGlck","properties":{"formattedCitation":"(64)","plainCitation":"(64)","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C03082" w:rsidRPr="00C03082">
        <w:t>(64)</w:t>
      </w:r>
      <w:r w:rsidR="00A942E2" w:rsidRPr="00823579">
        <w:fldChar w:fldCharType="end"/>
      </w:r>
      <w:r w:rsidR="00A942E2" w:rsidRPr="00823579">
        <w:t xml:space="preserve">, with some modifications to improve performance. </w:t>
      </w:r>
    </w:p>
    <w:p w14:paraId="1732E5DA" w14:textId="40D57BC7" w:rsidR="000F5AF6" w:rsidRPr="00823579" w:rsidRDefault="000F5AF6" w:rsidP="000F5AF6">
      <w:r w:rsidRPr="00823579">
        <w:br/>
      </w:r>
      <w:proofErr w:type="spellStart"/>
      <w:r w:rsidRPr="00823579">
        <w:t>ACeDeC</w:t>
      </w:r>
      <w:proofErr w:type="spellEnd"/>
      <w:r w:rsidRPr="00823579">
        <w:t xml:space="preserve"> </w:t>
      </w:r>
      <w:r w:rsidRPr="00823579">
        <w:fldChar w:fldCharType="begin"/>
      </w:r>
      <w:r w:rsidR="00C03082">
        <w:instrText xml:space="preserve"> ADDIN ZOTERO_ITEM CSL_CITATION {"citationID":"bb4Av6Ai","properties":{"formattedCitation":"(35)","plainCitation":"(35)","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C03082" w:rsidRPr="00C03082">
        <w:t>(35)</w:t>
      </w:r>
      <w:r w:rsidRPr="00823579">
        <w:fldChar w:fldCharType="end"/>
      </w:r>
      <w:r w:rsidR="002734B3" w:rsidRPr="00823579">
        <w:t>, introduced in</w:t>
      </w:r>
      <w:r w:rsidRPr="00823579">
        <w:t xml:space="preserve"> 2021</w:t>
      </w:r>
      <w:r w:rsidR="00F74AE0" w:rsidRPr="00823579">
        <w:t xml:space="preserve">, is a deep clustering approach that separates the latent representation into distinct spaces: a clustering space for cluster-specific information and a shared space for general data variation. </w:t>
      </w:r>
      <w:proofErr w:type="spellStart"/>
      <w:r w:rsidR="00F74AE0" w:rsidRPr="00823579">
        <w:t>ACeDeC</w:t>
      </w:r>
      <w:proofErr w:type="spellEnd"/>
      <w:r w:rsidR="00F74AE0" w:rsidRPr="00823579">
        <w:t xml:space="preserve">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autoencoder. By separating the embedded space and using a reformulated loss function, </w:t>
      </w:r>
      <w:proofErr w:type="spellStart"/>
      <w:r w:rsidR="00F74AE0" w:rsidRPr="00823579">
        <w:t>ACeDeC</w:t>
      </w:r>
      <w:proofErr w:type="spellEnd"/>
      <w:r w:rsidR="00F74AE0" w:rsidRPr="00823579">
        <w:t xml:space="preserve"> enables the learning of detailed reconstructions and cluster-specific </w:t>
      </w:r>
      <w:r w:rsidR="005055BF" w:rsidRPr="00823579">
        <w:t>abstractions,</w:t>
      </w:r>
      <w:r w:rsidR="00F74AE0" w:rsidRPr="00823579">
        <w:t xml:space="preserve"> and it</w:t>
      </w:r>
      <w:r w:rsidR="00852F22" w:rsidRPr="00823579">
        <w:t xml:space="preserve"> improves clustering performance</w:t>
      </w:r>
      <w:r w:rsidR="00F74AE0" w:rsidRPr="00823579">
        <w:t xml:space="preserve">. Experiments on various datasets demonstrate </w:t>
      </w:r>
      <w:proofErr w:type="spellStart"/>
      <w:r w:rsidR="00F74AE0" w:rsidRPr="00823579">
        <w:t>ACeDeC's</w:t>
      </w:r>
      <w:proofErr w:type="spellEnd"/>
      <w:r w:rsidR="00F74AE0" w:rsidRPr="00823579">
        <w:t xml:space="preserve"> superior performance compared to existing methods</w:t>
      </w:r>
      <w:r w:rsidR="00E552AA" w:rsidRPr="00823579">
        <w:t xml:space="preserve">, even DCN </w:t>
      </w:r>
      <w:r w:rsidR="00176C5F" w:rsidRPr="00823579">
        <w:fldChar w:fldCharType="begin"/>
      </w:r>
      <w:r w:rsidR="00C03082">
        <w:instrText xml:space="preserve"> ADDIN ZOTERO_ITEM CSL_CITATION {"citationID":"dAwKzs0n","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C03082" w:rsidRPr="00C03082">
        <w:t>(39)</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1FD538DE" w:rsidR="000F5AF6" w:rsidRPr="00823579" w:rsidRDefault="000F5AF6" w:rsidP="000F5AF6">
      <w:r w:rsidRPr="00823579">
        <w:t xml:space="preserve">AEC </w:t>
      </w:r>
      <w:r w:rsidRPr="00823579">
        <w:fldChar w:fldCharType="begin"/>
      </w:r>
      <w:r w:rsidR="00C03082">
        <w:instrText xml:space="preserve"> ADDIN ZOTERO_ITEM CSL_CITATION {"citationID":"Rr3GIZmc","properties":{"formattedCitation":"(36)","plainCitation":"(36)","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C03082" w:rsidRPr="00C03082">
        <w:t>(36)</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using auto</w:t>
      </w:r>
      <w:r w:rsidR="00180CD3" w:rsidRPr="00823579">
        <w:t>encoders</w:t>
      </w:r>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w:t>
      </w:r>
      <w:proofErr w:type="spellStart"/>
      <w:r w:rsidR="00180CD3" w:rsidRPr="00823579">
        <w:t>centres</w:t>
      </w:r>
      <w:proofErr w:type="spellEnd"/>
      <w:r w:rsidR="00180CD3" w:rsidRPr="00823579">
        <w:t xml:space="preserve">, achieving superior performance compared to conventional approaches like K-means. Experiments on benchmark datasets demonstrate the improved accuracy and </w:t>
      </w:r>
      <w:proofErr w:type="spellStart"/>
      <w:r w:rsidR="00180CD3" w:rsidRPr="00823579">
        <w:t>normalised</w:t>
      </w:r>
      <w:proofErr w:type="spellEnd"/>
      <w:r w:rsidR="00180CD3" w:rsidRPr="00823579">
        <w:t xml:space="preserve"> mutual information of this auto-encoder-based clustering technique. </w:t>
      </w:r>
    </w:p>
    <w:p w14:paraId="0CFEDC08" w14:textId="5432CC24" w:rsidR="000F5AF6" w:rsidRPr="00823579" w:rsidRDefault="000F5AF6" w:rsidP="000F5AF6">
      <w:r w:rsidRPr="00823579">
        <w:lastRenderedPageBreak/>
        <w:t xml:space="preserve">DCN </w:t>
      </w:r>
      <w:r w:rsidRPr="00823579">
        <w:fldChar w:fldCharType="begin"/>
      </w:r>
      <w:r w:rsidR="00C03082">
        <w:instrText xml:space="preserve"> ADDIN ZOTERO_ITEM CSL_CITATION {"citationID":"LRFj5FPN","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C03082" w:rsidRPr="00C03082">
        <w:t>(39)</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w:t>
      </w:r>
      <w:proofErr w:type="spellStart"/>
      <w:r w:rsidR="00B84BF0" w:rsidRPr="00823579">
        <w:t>optimising</w:t>
      </w:r>
      <w:proofErr w:type="spellEnd"/>
      <w:r w:rsidR="00B84BF0" w:rsidRPr="00823579">
        <w:t xml:space="preserve"> data reconstruction, dimensionality reduction, and cluster structure. DCN uses an </w:t>
      </w:r>
      <w:r w:rsidR="00BA72E5" w:rsidRPr="00823579">
        <w:t>autoencoder</w:t>
      </w:r>
      <w:r w:rsidR="00B84BF0" w:rsidRPr="00823579">
        <w:t xml:space="preserve"> network structure </w:t>
      </w:r>
      <w:r w:rsidR="00E552AA" w:rsidRPr="00823579">
        <w:t xml:space="preserve">(with a step of greedy layer-wise pre-training </w:t>
      </w:r>
      <w:r w:rsidR="00E552AA" w:rsidRPr="00823579">
        <w:fldChar w:fldCharType="begin"/>
      </w:r>
      <w:r w:rsidR="00C03082">
        <w:instrText xml:space="preserve"> ADDIN ZOTERO_ITEM CSL_CITATION {"citationID":"syhBYt5z","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C03082" w:rsidRPr="00C03082">
        <w:t>(65)</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w:t>
      </w:r>
      <w:proofErr w:type="spellStart"/>
      <w:r w:rsidR="00B84BF0" w:rsidRPr="00823579">
        <w:t>optimisation</w:t>
      </w:r>
      <w:proofErr w:type="spellEnd"/>
      <w:r w:rsidR="00B84BF0" w:rsidRPr="00823579">
        <w:t xml:space="preserve">.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C03082">
        <w:instrText xml:space="preserve"> ADDIN ZOTERO_ITEM CSL_CITATION {"citationID":"S8qBP060","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C03082" w:rsidRPr="00C03082">
        <w:t>(66)</w:t>
      </w:r>
      <w:r w:rsidR="00C67199" w:rsidRPr="00823579">
        <w:fldChar w:fldCharType="end"/>
      </w:r>
      <w:r w:rsidR="00C67199" w:rsidRPr="00823579">
        <w:t xml:space="preserve"> and simpler approaches that used an autoencoder to reduce dimensionality and a clustering algorithm such as K-Means.</w:t>
      </w:r>
    </w:p>
    <w:p w14:paraId="1FDDEF28" w14:textId="13A48212" w:rsidR="00B84BF0" w:rsidRPr="00823579" w:rsidRDefault="000F5AF6" w:rsidP="00B84BF0">
      <w:r w:rsidRPr="00823579">
        <w:t xml:space="preserve">DDC </w:t>
      </w:r>
      <w:r w:rsidRPr="00823579">
        <w:fldChar w:fldCharType="begin"/>
      </w:r>
      <w:r w:rsidR="00C03082">
        <w:instrText xml:space="preserve"> ADDIN ZOTERO_ITEM CSL_CITATION {"citationID":"1hespaJb","properties":{"formattedCitation":"(42)","plainCitation":"(4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C03082" w:rsidRPr="00C03082">
        <w:t>(42)</w:t>
      </w:r>
      <w:r w:rsidRPr="00823579">
        <w:fldChar w:fldCharType="end"/>
      </w:r>
      <w:r w:rsidR="002734B3" w:rsidRPr="00823579">
        <w:t>, introduced in</w:t>
      </w:r>
      <w:r w:rsidRPr="00823579">
        <w:t xml:space="preserve"> 2020</w:t>
      </w:r>
      <w:r w:rsidR="00B84BF0" w:rsidRPr="00823579">
        <w:t xml:space="preserve">, </w:t>
      </w:r>
      <w:r w:rsidR="00176C5F" w:rsidRPr="00823579">
        <w:t xml:space="preserve">employs a two-stage approach: first, it uses a deep convolutional autoencoder to learn low-dimensional feature representations, and then applies a new density-based clustering technique. </w:t>
      </w:r>
      <w:r w:rsidR="00BA72E5" w:rsidRPr="00823579">
        <w:t xml:space="preserve">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C03082">
        <w:instrText xml:space="preserve"> ADDIN ZOTERO_ITEM CSL_CITATION {"citationID":"a7MsDhBA","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C03082" w:rsidRPr="00C03082">
        <w:t>(66)</w:t>
      </w:r>
      <w:r w:rsidR="00176C5F" w:rsidRPr="00823579">
        <w:fldChar w:fldCharType="end"/>
      </w:r>
      <w:r w:rsidR="00176C5F" w:rsidRPr="00823579">
        <w:t xml:space="preserve">, IDEC </w:t>
      </w:r>
      <w:r w:rsidR="00176C5F" w:rsidRPr="00823579">
        <w:fldChar w:fldCharType="begin"/>
      </w:r>
      <w:r w:rsidR="00C03082">
        <w:instrText xml:space="preserve"> ADDIN ZOTERO_ITEM CSL_CITATION {"citationID":"p4pjYY6r","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C03082" w:rsidRPr="00C03082">
        <w:t>(32)</w:t>
      </w:r>
      <w:r w:rsidR="00176C5F" w:rsidRPr="00823579">
        <w:fldChar w:fldCharType="end"/>
      </w:r>
      <w:r w:rsidR="00176C5F" w:rsidRPr="00823579">
        <w:t xml:space="preserve">, DKM </w:t>
      </w:r>
      <w:r w:rsidR="00176C5F" w:rsidRPr="00823579">
        <w:fldChar w:fldCharType="begin"/>
      </w:r>
      <w:r w:rsidR="00C03082">
        <w:instrText xml:space="preserve"> ADDIN ZOTERO_ITEM CSL_CITATION {"citationID":"eWJTf0n2","properties":{"formattedCitation":"(31)","plainCitation":"(3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C03082" w:rsidRPr="00C03082">
        <w:t>(31)</w:t>
      </w:r>
      <w:r w:rsidR="00176C5F" w:rsidRPr="00823579">
        <w:fldChar w:fldCharType="end"/>
      </w:r>
      <w:r w:rsidR="00176C5F" w:rsidRPr="00823579">
        <w:t xml:space="preserve"> and </w:t>
      </w:r>
      <w:proofErr w:type="spellStart"/>
      <w:r w:rsidR="00176C5F" w:rsidRPr="00823579">
        <w:t>VaDE</w:t>
      </w:r>
      <w:proofErr w:type="spellEnd"/>
      <w:r w:rsidR="00176C5F" w:rsidRPr="00823579">
        <w:t xml:space="preserve"> </w:t>
      </w:r>
      <w:r w:rsidR="00176C5F" w:rsidRPr="00823579">
        <w:fldChar w:fldCharType="begin"/>
      </w:r>
      <w:r w:rsidR="00C03082">
        <w:instrText xml:space="preserve"> ADDIN ZOTERO_ITEM CSL_CITATION {"citationID":"JO3LefHO","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C03082" w:rsidRPr="00C03082">
        <w:t>(67)</w:t>
      </w:r>
      <w:r w:rsidR="00176C5F" w:rsidRPr="00823579">
        <w:fldChar w:fldCharType="end"/>
      </w:r>
      <w:r w:rsidR="00176C5F" w:rsidRPr="00823579">
        <w:t xml:space="preserve">. </w:t>
      </w:r>
    </w:p>
    <w:p w14:paraId="7366EFB8" w14:textId="43AAFB5A" w:rsidR="000F5AF6" w:rsidRPr="00823579" w:rsidRDefault="000F5AF6" w:rsidP="000F5AF6">
      <w:r w:rsidRPr="00823579">
        <w:t xml:space="preserve">DEC </w:t>
      </w:r>
      <w:r w:rsidR="00DC4759" w:rsidRPr="00823579">
        <w:fldChar w:fldCharType="begin"/>
      </w:r>
      <w:r w:rsidR="00C03082">
        <w:instrText xml:space="preserve"> ADDIN ZOTERO_ITEM CSL_CITATION {"citationID":"MYw6G30r","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C03082" w:rsidRPr="00C03082">
        <w:t>(66)</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DNNs, specifically an autoencoder,</w:t>
      </w:r>
      <w:r w:rsidR="000E49B2" w:rsidRPr="00823579">
        <w:t xml:space="preserve"> to simultaneously learn feature representations and cluster assignments. It iteratively refines clusters by </w:t>
      </w:r>
      <w:proofErr w:type="spellStart"/>
      <w:r w:rsidR="000E49B2" w:rsidRPr="00823579">
        <w:t>optimising</w:t>
      </w:r>
      <w:proofErr w:type="spellEnd"/>
      <w:r w:rsidR="000E49B2" w:rsidRPr="00823579">
        <w:t xml:space="preserve"> a clustering objective in a lower-dimensional space. This process involves computing soft assignments and </w:t>
      </w:r>
      <w:proofErr w:type="spellStart"/>
      <w:r w:rsidR="000E49B2" w:rsidRPr="00823579">
        <w:t>minimising</w:t>
      </w:r>
      <w:proofErr w:type="spellEnd"/>
      <w:r w:rsidR="000E49B2" w:rsidRPr="00823579">
        <w:t xml:space="preserve"> </w:t>
      </w:r>
      <w:proofErr w:type="spellStart"/>
      <w:r w:rsidR="000E49B2" w:rsidRPr="00823579">
        <w:t>Kullback-Leibler</w:t>
      </w:r>
      <w:proofErr w:type="spellEnd"/>
      <w:r w:rsidR="000E49B2" w:rsidRPr="00823579">
        <w:t xml:space="preserve"> divergence using an auxiliary target distribution to map the autoencoder’</w:t>
      </w:r>
      <w:r w:rsidR="00FC49A7" w:rsidRPr="00823579">
        <w:t>s embeddings</w:t>
      </w:r>
      <w:r w:rsidR="000E49B2" w:rsidRPr="00823579">
        <w:t xml:space="preserve"> to cluster centroids.</w:t>
      </w:r>
      <w:r w:rsidR="00D21D5B" w:rsidRPr="00823579">
        <w:t xml:space="preserve"> DEC applies a greedy layer-wise pre-training </w:t>
      </w:r>
      <w:r w:rsidR="00D21D5B" w:rsidRPr="00823579">
        <w:fldChar w:fldCharType="begin"/>
      </w:r>
      <w:r w:rsidR="00C03082">
        <w:instrText xml:space="preserve"> ADDIN ZOTERO_ITEM CSL_CITATION {"citationID":"WdZp8A5R","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C03082" w:rsidRPr="00C03082">
        <w:t>(65)</w:t>
      </w:r>
      <w:r w:rsidR="00D21D5B" w:rsidRPr="00823579">
        <w:fldChar w:fldCharType="end"/>
      </w:r>
      <w:r w:rsidR="00D21D5B" w:rsidRPr="00823579">
        <w:t xml:space="preserve"> on the autoencoder starting with weights initialized from a normal distribution.</w:t>
      </w:r>
      <w:r w:rsidR="000E49B2" w:rsidRPr="00823579">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23674CD9" w:rsidR="00DC4759" w:rsidRPr="00823579" w:rsidRDefault="00DC4759" w:rsidP="000F5AF6">
      <w:proofErr w:type="spellStart"/>
      <w:r w:rsidRPr="00823579">
        <w:t>DeepECT</w:t>
      </w:r>
      <w:proofErr w:type="spellEnd"/>
      <w:r w:rsidRPr="00823579">
        <w:t xml:space="preserve"> </w:t>
      </w:r>
      <w:r w:rsidRPr="00823579">
        <w:fldChar w:fldCharType="begin"/>
      </w:r>
      <w:r w:rsidR="00C03082">
        <w:instrText xml:space="preserve"> ADDIN ZOTERO_ITEM CSL_CITATION {"citationID":"R2SvmlVc","properties":{"formattedCitation":"(37,38)","plainCitation":"(37,38)","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C03082" w:rsidRPr="00C03082">
        <w:t>(37,38)</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autoencoder with a clustering layer that builds a cluster tree (without needing the number of clusters specified beforehand) in an embedded space, and both the embedding and the tree are trained simultaneously. </w:t>
      </w:r>
      <w:proofErr w:type="spellStart"/>
      <w:r w:rsidR="00337AEE" w:rsidRPr="00823579">
        <w:t>DeepECT</w:t>
      </w:r>
      <w:proofErr w:type="spellEnd"/>
      <w:r w:rsidR="00337AEE" w:rsidRPr="00823579">
        <w:t xml:space="preserve"> uses a projection-based </w:t>
      </w:r>
      <w:proofErr w:type="spellStart"/>
      <w:r w:rsidR="00337AEE" w:rsidRPr="00823579">
        <w:t>optimisation</w:t>
      </w:r>
      <w:proofErr w:type="spellEnd"/>
      <w:r w:rsidR="00337AEE" w:rsidRPr="00823579">
        <w:t xml:space="preserve"> strategy that enhances cluster boundaries and preserves orthogonal structural information through a compression loss that </w:t>
      </w:r>
      <w:proofErr w:type="spellStart"/>
      <w:r w:rsidR="00337AEE" w:rsidRPr="00823579">
        <w:t>penalises</w:t>
      </w:r>
      <w:proofErr w:type="spellEnd"/>
      <w:r w:rsidR="00337AEE" w:rsidRPr="00823579">
        <w:t xml:space="preserve"> the distance between data points and their assigned node </w:t>
      </w:r>
      <w:proofErr w:type="spellStart"/>
      <w:r w:rsidR="00337AEE" w:rsidRPr="00823579">
        <w:t>centres</w:t>
      </w:r>
      <w:proofErr w:type="spellEnd"/>
      <w:r w:rsidR="00337AEE" w:rsidRPr="00823579">
        <w:t xml:space="preserve">. It also includes an extension that </w:t>
      </w:r>
      <w:proofErr w:type="spellStart"/>
      <w:r w:rsidR="00337AEE" w:rsidRPr="00823579">
        <w:t>utilises</w:t>
      </w:r>
      <w:proofErr w:type="spellEnd"/>
      <w:r w:rsidR="00337AEE" w:rsidRPr="00823579">
        <w:t xml:space="preserve"> augmentation methods to ignore known invariances within the data. </w:t>
      </w:r>
      <w:r w:rsidR="009F0F15" w:rsidRPr="00823579">
        <w:lastRenderedPageBreak/>
        <w:t xml:space="preserve">Experimental results demonstrate that </w:t>
      </w:r>
      <w:proofErr w:type="spellStart"/>
      <w:r w:rsidR="009F0F15" w:rsidRPr="00823579">
        <w:t>DeepECT</w:t>
      </w:r>
      <w:proofErr w:type="spellEnd"/>
      <w:r w:rsidR="009F0F15" w:rsidRPr="00823579">
        <w:t xml:space="preserve"> excels in creating high-quality cluster trees and performs competitively with flat clustering methods. It was shown to outperform other deep clustering approaches, such as IDEC </w:t>
      </w:r>
      <w:r w:rsidR="009F0F15" w:rsidRPr="00823579">
        <w:fldChar w:fldCharType="begin"/>
      </w:r>
      <w:r w:rsidR="00C03082">
        <w:instrText xml:space="preserve"> ADDIN ZOTERO_ITEM CSL_CITATION {"citationID":"nXpFMd1A","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C03082" w:rsidRPr="00C03082">
        <w:t>(32)</w:t>
      </w:r>
      <w:r w:rsidR="009F0F15" w:rsidRPr="00823579">
        <w:fldChar w:fldCharType="end"/>
      </w:r>
      <w:r w:rsidR="009F0F15" w:rsidRPr="00823579">
        <w:t xml:space="preserve"> and simpler approaches that used an autoencoder to reduce dimensionality and a clustering algorithm such as K-Means. </w:t>
      </w:r>
    </w:p>
    <w:p w14:paraId="540414DB" w14:textId="0234678F" w:rsidR="00DC4759" w:rsidRPr="00823579" w:rsidRDefault="00DC4759" w:rsidP="000F5AF6">
      <w:proofErr w:type="spellStart"/>
      <w:r w:rsidRPr="00823579">
        <w:t>DipDECK</w:t>
      </w:r>
      <w:proofErr w:type="spellEnd"/>
      <w:r w:rsidRPr="00823579">
        <w:t xml:space="preserve"> </w:t>
      </w:r>
      <w:r w:rsidRPr="00823579">
        <w:fldChar w:fldCharType="begin"/>
      </w:r>
      <w:r w:rsidR="00C03082">
        <w:instrText xml:space="preserve"> ADDIN ZOTERO_ITEM CSL_CITATION {"citationID":"7yKSbigE","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C03082" w:rsidRPr="00C03082">
        <w:t>(34)</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w:t>
      </w:r>
      <w:proofErr w:type="spellStart"/>
      <w:r w:rsidR="002E5F0E" w:rsidRPr="00823579">
        <w:t>DipDECK</w:t>
      </w:r>
      <w:proofErr w:type="spellEnd"/>
      <w:r w:rsidR="002E5F0E" w:rsidRPr="00823579">
        <w:t xml:space="preserve">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w:t>
      </w:r>
      <w:proofErr w:type="spellStart"/>
      <w:r w:rsidR="002E5F0E" w:rsidRPr="00823579">
        <w:t>DipDECK</w:t>
      </w:r>
      <w:proofErr w:type="spellEnd"/>
      <w:r w:rsidR="002E5F0E" w:rsidRPr="00823579">
        <w:t xml:space="preserve"> achieves competitive clustering results, accurately estimates cluster numbers, and exhibits robustness across various datasets and parameter settings. Moreover, it was compared with other deep clustering methods and shown to outperform them, specifically, DEC </w:t>
      </w:r>
      <w:r w:rsidR="002E5F0E" w:rsidRPr="00823579">
        <w:fldChar w:fldCharType="begin"/>
      </w:r>
      <w:r w:rsidR="00C03082">
        <w:instrText xml:space="preserve"> ADDIN ZOTERO_ITEM CSL_CITATION {"citationID":"TtTk0j0v","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C03082" w:rsidRPr="00C03082">
        <w:t>(66)</w:t>
      </w:r>
      <w:r w:rsidR="002E5F0E" w:rsidRPr="00823579">
        <w:fldChar w:fldCharType="end"/>
      </w:r>
      <w:r w:rsidR="002E5F0E" w:rsidRPr="00823579">
        <w:t xml:space="preserve">, IDEC </w:t>
      </w:r>
      <w:r w:rsidR="002E5F0E" w:rsidRPr="00823579">
        <w:fldChar w:fldCharType="begin"/>
      </w:r>
      <w:r w:rsidR="00C03082">
        <w:instrText xml:space="preserve"> ADDIN ZOTERO_ITEM CSL_CITATION {"citationID":"SmC3PLAn","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C03082" w:rsidRPr="00C03082">
        <w:t>(32)</w:t>
      </w:r>
      <w:r w:rsidR="002E5F0E" w:rsidRPr="00823579">
        <w:fldChar w:fldCharType="end"/>
      </w:r>
      <w:r w:rsidR="002E5F0E" w:rsidRPr="00823579">
        <w:t xml:space="preserve">, DCN </w:t>
      </w:r>
      <w:r w:rsidR="002E5F0E" w:rsidRPr="00823579">
        <w:fldChar w:fldCharType="begin"/>
      </w:r>
      <w:r w:rsidR="00C03082">
        <w:instrText xml:space="preserve"> ADDIN ZOTERO_ITEM CSL_CITATION {"citationID":"oWMoDEXx","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C03082" w:rsidRPr="00C03082">
        <w:t>(39)</w:t>
      </w:r>
      <w:r w:rsidR="002E5F0E" w:rsidRPr="00823579">
        <w:fldChar w:fldCharType="end"/>
      </w:r>
      <w:r w:rsidR="002E5F0E" w:rsidRPr="00823579">
        <w:t xml:space="preserve"> and </w:t>
      </w:r>
      <w:proofErr w:type="spellStart"/>
      <w:r w:rsidR="002E5F0E" w:rsidRPr="00823579">
        <w:t>VaDE</w:t>
      </w:r>
      <w:proofErr w:type="spellEnd"/>
      <w:r w:rsidR="002E5F0E" w:rsidRPr="00823579">
        <w:t xml:space="preserve"> </w:t>
      </w:r>
      <w:r w:rsidR="002E5F0E" w:rsidRPr="00823579">
        <w:fldChar w:fldCharType="begin"/>
      </w:r>
      <w:r w:rsidR="00C03082">
        <w:instrText xml:space="preserve"> ADDIN ZOTERO_ITEM CSL_CITATION {"citationID":"wLrt4F3z","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C03082" w:rsidRPr="00C03082">
        <w:t>(67)</w:t>
      </w:r>
      <w:r w:rsidR="002E5F0E" w:rsidRPr="00823579">
        <w:fldChar w:fldCharType="end"/>
      </w:r>
      <w:r w:rsidR="002E5F0E" w:rsidRPr="00823579">
        <w:t xml:space="preserve"> on 7 out of 8 datasets.</w:t>
      </w:r>
    </w:p>
    <w:p w14:paraId="2E59FD6C" w14:textId="540DA017" w:rsidR="00066AAB" w:rsidRPr="00823579" w:rsidRDefault="00DC4759" w:rsidP="000F5AF6">
      <w:proofErr w:type="spellStart"/>
      <w:r w:rsidRPr="00823579">
        <w:t>DipEncoder</w:t>
      </w:r>
      <w:proofErr w:type="spellEnd"/>
      <w:r w:rsidRPr="00823579">
        <w:t xml:space="preserve"> </w:t>
      </w:r>
      <w:r w:rsidRPr="00823579">
        <w:fldChar w:fldCharType="begin"/>
      </w:r>
      <w:r w:rsidR="00C03082">
        <w:instrText xml:space="preserve"> ADDIN ZOTERO_ITEM CSL_CITATION {"citationID":"hRiYl2Uc","properties":{"formattedCitation":"(33)","plainCitation":"(3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C03082" w:rsidRPr="00C03082">
        <w:t>(33)</w:t>
      </w:r>
      <w:r w:rsidRPr="00823579">
        <w:fldChar w:fldCharType="end"/>
      </w:r>
      <w:r w:rsidR="002734B3" w:rsidRPr="00823579">
        <w:t>, introduced in</w:t>
      </w:r>
      <w:r w:rsidRPr="00823579">
        <w:t xml:space="preserve"> 2022</w:t>
      </w:r>
      <w:r w:rsidR="00066AAB" w:rsidRPr="00823579">
        <w:t xml:space="preserve">, is a deep clustering algorithm that leverages Hartigan's Dip-test to enforce multimodality in autoencoders. This approach combines an autoencoder with the Dip-test, enabling the creation of embeddings that clearly separate clusters within a dataset. The </w:t>
      </w:r>
      <w:proofErr w:type="spellStart"/>
      <w:r w:rsidR="00066AAB" w:rsidRPr="00823579">
        <w:t>DipEncoder</w:t>
      </w:r>
      <w:proofErr w:type="spellEnd"/>
      <w:r w:rsidR="00066AAB" w:rsidRPr="00823579">
        <w:t xml:space="preserve"> uses gradients of the Dip-value with respect to both the projection axis and the data 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unimodality within individual clusters, the </w:t>
      </w:r>
      <w:proofErr w:type="spellStart"/>
      <w:r w:rsidR="00066AAB" w:rsidRPr="00823579">
        <w:t>DipEncoder</w:t>
      </w:r>
      <w:proofErr w:type="spellEnd"/>
      <w:r w:rsidR="00066AAB" w:rsidRPr="00823579">
        <w:t xml:space="preserve"> achieves competitive performance compared to state-of-the-art deep clustering methods, specifically, DEC </w:t>
      </w:r>
      <w:r w:rsidR="00066AAB" w:rsidRPr="00823579">
        <w:fldChar w:fldCharType="begin"/>
      </w:r>
      <w:r w:rsidR="00C03082">
        <w:instrText xml:space="preserve"> ADDIN ZOTERO_ITEM CSL_CITATION {"citationID":"M6bCXuXB","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C03082" w:rsidRPr="00C03082">
        <w:t>(66)</w:t>
      </w:r>
      <w:r w:rsidR="00066AAB" w:rsidRPr="00823579">
        <w:fldChar w:fldCharType="end"/>
      </w:r>
      <w:r w:rsidR="00066AAB" w:rsidRPr="00823579">
        <w:t xml:space="preserve">, IDEC </w:t>
      </w:r>
      <w:r w:rsidR="00066AAB" w:rsidRPr="00823579">
        <w:fldChar w:fldCharType="begin"/>
      </w:r>
      <w:r w:rsidR="00C03082">
        <w:instrText xml:space="preserve"> ADDIN ZOTERO_ITEM CSL_CITATION {"citationID":"FJvsH0eI","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C03082" w:rsidRPr="00C03082">
        <w:t>(32)</w:t>
      </w:r>
      <w:r w:rsidR="00066AAB" w:rsidRPr="00823579">
        <w:fldChar w:fldCharType="end"/>
      </w:r>
      <w:r w:rsidR="00066AAB" w:rsidRPr="00823579">
        <w:t xml:space="preserve">, DCN </w:t>
      </w:r>
      <w:r w:rsidR="00066AAB" w:rsidRPr="00823579">
        <w:fldChar w:fldCharType="begin"/>
      </w:r>
      <w:r w:rsidR="00C03082">
        <w:instrText xml:space="preserve"> ADDIN ZOTERO_ITEM CSL_CITATION {"citationID":"7md4Hsg3","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C03082" w:rsidRPr="00C03082">
        <w:t>(39)</w:t>
      </w:r>
      <w:r w:rsidR="00066AAB" w:rsidRPr="00823579">
        <w:fldChar w:fldCharType="end"/>
      </w:r>
      <w:r w:rsidR="00066AAB" w:rsidRPr="00823579">
        <w:t xml:space="preserve"> and </w:t>
      </w:r>
      <w:proofErr w:type="spellStart"/>
      <w:r w:rsidR="00066AAB" w:rsidRPr="00823579">
        <w:t>DipDECK</w:t>
      </w:r>
      <w:proofErr w:type="spellEnd"/>
      <w:r w:rsidR="00066AAB" w:rsidRPr="00823579">
        <w:t xml:space="preserve"> </w:t>
      </w:r>
      <w:r w:rsidR="00066AAB" w:rsidRPr="00823579">
        <w:fldChar w:fldCharType="begin"/>
      </w:r>
      <w:r w:rsidR="00C03082">
        <w:instrText xml:space="preserve"> ADDIN ZOTERO_ITEM CSL_CITATION {"citationID":"wXkJdBM9","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C03082" w:rsidRPr="00C03082">
        <w:t>(34)</w:t>
      </w:r>
      <w:r w:rsidR="00066AAB" w:rsidRPr="00823579">
        <w:fldChar w:fldCharType="end"/>
      </w:r>
      <w:r w:rsidR="00066AAB" w:rsidRPr="00823579">
        <w:t xml:space="preserve"> on 6 out of 10 various datasets, including image, numerical, and text data.  </w:t>
      </w:r>
    </w:p>
    <w:p w14:paraId="67122F12" w14:textId="3756CA06" w:rsidR="003C4410" w:rsidRPr="00823579" w:rsidRDefault="00DC4759" w:rsidP="000F5AF6">
      <w:r w:rsidRPr="00823579">
        <w:t xml:space="preserve">DKM </w:t>
      </w:r>
      <w:r w:rsidRPr="00823579">
        <w:fldChar w:fldCharType="begin"/>
      </w:r>
      <w:r w:rsidR="00C03082">
        <w:instrText xml:space="preserve"> ADDIN ZOTERO_ITEM CSL_CITATION {"citationID":"iDjIGNV0","properties":{"formattedCitation":"(31)","plainCitation":"(3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C03082" w:rsidRPr="00C03082">
        <w:t>(31)</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autoencoder-based representations and it uses a differentiable parametrized </w:t>
      </w:r>
      <w:proofErr w:type="spellStart"/>
      <w:r w:rsidR="00D64805" w:rsidRPr="00823579">
        <w:t>softmax</w:t>
      </w:r>
      <w:proofErr w:type="spellEnd"/>
      <w:r w:rsidR="00D64805" w:rsidRPr="00823579">
        <w:t xml:space="preserve"> instead of </w:t>
      </w:r>
      <w:proofErr w:type="spellStart"/>
      <w:r w:rsidR="00D64805" w:rsidRPr="00823579">
        <w:t>argmin</w:t>
      </w:r>
      <w:proofErr w:type="spellEnd"/>
      <w:r w:rsidR="00D64805" w:rsidRPr="00823579">
        <w:t xml:space="preserve"> for K-Means. It uses a greedy layer-wise pre-training </w:t>
      </w:r>
      <w:r w:rsidR="00D64805" w:rsidRPr="00823579">
        <w:fldChar w:fldCharType="begin"/>
      </w:r>
      <w:r w:rsidR="00C03082">
        <w:instrText xml:space="preserve"> ADDIN ZOTERO_ITEM CSL_CITATION {"citationID":"TR1Vo6RR","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C03082" w:rsidRPr="00C03082">
        <w:t>(65)</w:t>
      </w:r>
      <w:r w:rsidR="00D64805" w:rsidRPr="00823579">
        <w:fldChar w:fldCharType="end"/>
      </w:r>
      <w:r w:rsidR="00D64805" w:rsidRPr="00823579">
        <w:t xml:space="preserve"> for the autoencoder</w:t>
      </w:r>
      <w:r w:rsidR="003C4410" w:rsidRPr="00823579">
        <w:t xml:space="preserve"> in one variant and an annealing approach for a second variant</w:t>
      </w:r>
      <w:r w:rsidR="00D64805" w:rsidRPr="00823579">
        <w:t xml:space="preserve">. </w:t>
      </w:r>
      <w:r w:rsidR="003C4410" w:rsidRPr="00823579">
        <w:t xml:space="preserve">DKM uses a continuous </w:t>
      </w:r>
      <w:proofErr w:type="spellStart"/>
      <w:r w:rsidR="003C4410" w:rsidRPr="00823579">
        <w:t>reparametrisation</w:t>
      </w:r>
      <w:proofErr w:type="spellEnd"/>
      <w:r w:rsidR="003C4410" w:rsidRPr="00823579">
        <w:t xml:space="preserve">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C03082">
        <w:instrText xml:space="preserve"> ADDIN ZOTERO_ITEM CSL_CITATION {"citationID":"B6RhoBRV","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C03082" w:rsidRPr="00C03082">
        <w:t>(39)</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C03082">
        <w:instrText xml:space="preserve"> ADDIN ZOTERO_ITEM CSL_CITATION {"citationID":"6GzYWeuZ","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C03082" w:rsidRPr="00C03082">
        <w:t>(32)</w:t>
      </w:r>
      <w:r w:rsidR="003C4410" w:rsidRPr="00823579">
        <w:fldChar w:fldCharType="end"/>
      </w:r>
      <w:r w:rsidR="00D64805" w:rsidRPr="00823579">
        <w:t xml:space="preserve">. </w:t>
      </w:r>
      <w:r w:rsidR="003C4410" w:rsidRPr="00823579">
        <w:t>The pretrained variant obtained a slightly higher and more stable performance when compared with the annealing variant.</w:t>
      </w:r>
    </w:p>
    <w:p w14:paraId="34660182" w14:textId="569A1606" w:rsidR="000102BB" w:rsidRPr="00823579" w:rsidRDefault="00DC4759" w:rsidP="000F5AF6">
      <w:r w:rsidRPr="00823579">
        <w:t xml:space="preserve">IDEC </w:t>
      </w:r>
      <w:r w:rsidRPr="00823579">
        <w:fldChar w:fldCharType="begin"/>
      </w:r>
      <w:r w:rsidR="00C03082">
        <w:instrText xml:space="preserve"> ADDIN ZOTERO_ITEM CSL_CITATION {"citationID":"IbM5FEby","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C03082" w:rsidRPr="00C03082">
        <w:t>(32)</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autoencoder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clustering</w:t>
      </w:r>
      <w:r w:rsidR="00E829C9" w:rsidRPr="00823579">
        <w:t xml:space="preserve"> as clustering losses can sometimes corrupt the feature space, leading to non-representative and meaningless feature</w:t>
      </w:r>
      <w:r w:rsidR="00E7013C" w:rsidRPr="00823579">
        <w:t xml:space="preserve">. </w:t>
      </w:r>
      <w:r w:rsidR="00E829C9" w:rsidRPr="00823579">
        <w:t xml:space="preserve">IDEC uses an under-complete autoencoder. IDEC uses a </w:t>
      </w:r>
      <w:r w:rsidR="00E829C9" w:rsidRPr="00823579">
        <w:lastRenderedPageBreak/>
        <w:t xml:space="preserve">stacked denoising autoencoder (with a step of greedy layer-wise pre-training </w:t>
      </w:r>
      <w:r w:rsidR="00E829C9" w:rsidRPr="00823579">
        <w:fldChar w:fldCharType="begin"/>
      </w:r>
      <w:r w:rsidR="00C03082">
        <w:instrText xml:space="preserve"> ADDIN ZOTERO_ITEM CSL_CITATION {"citationID":"z7c482zS","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C03082" w:rsidRPr="00C03082">
        <w:t>(65)</w:t>
      </w:r>
      <w:r w:rsidR="00E829C9" w:rsidRPr="00823579">
        <w:fldChar w:fldCharType="end"/>
      </w:r>
      <w:r w:rsidR="00E829C9" w:rsidRPr="00823579">
        <w:t xml:space="preserve">), followed by an under-complete </w:t>
      </w:r>
      <w:r w:rsidR="00B65C59" w:rsidRPr="00823579">
        <w:t xml:space="preserve">(the latent code is of lower size than the input) </w:t>
      </w:r>
      <w:r w:rsidR="00E829C9" w:rsidRPr="00823579">
        <w:t>autoencoder</w:t>
      </w:r>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C03082">
        <w:instrText xml:space="preserve"> ADDIN ZOTERO_ITEM CSL_CITATION {"citationID":"gvSSmqP0","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C03082" w:rsidRPr="00C03082">
        <w:t>(66)</w:t>
      </w:r>
      <w:r w:rsidR="000102BB" w:rsidRPr="00823579">
        <w:fldChar w:fldCharType="end"/>
      </w:r>
      <w:r w:rsidR="000102BB" w:rsidRPr="00823579">
        <w:t xml:space="preserve"> and simpler approaches that used an autoencoder to reduce dimensionality and a clustering algorithm such as K-Means</w:t>
      </w:r>
      <w:r w:rsidR="00A65DE1" w:rsidRPr="00823579">
        <w:t>.</w:t>
      </w:r>
    </w:p>
    <w:p w14:paraId="7A30DBE5" w14:textId="58CD3811" w:rsidR="00DC4759" w:rsidRPr="00823579" w:rsidRDefault="00DC4759" w:rsidP="000F5AF6">
      <w:r w:rsidRPr="00823579">
        <w:t xml:space="preserve">N2D </w:t>
      </w:r>
      <w:r w:rsidRPr="00823579">
        <w:fldChar w:fldCharType="begin"/>
      </w:r>
      <w:r w:rsidR="00C03082">
        <w:instrText xml:space="preserve"> ADDIN ZOTERO_ITEM CSL_CITATION {"citationID":"1CbYNgvh","properties":{"formattedCitation":"(68)","plainCitation":"(68)","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C03082" w:rsidRPr="00C03082">
        <w:t>(68)</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48DDCBD5" w:rsidR="00DC4759" w:rsidRPr="00823579" w:rsidRDefault="00DC4759" w:rsidP="000F5AF6">
      <w:proofErr w:type="spellStart"/>
      <w:r w:rsidRPr="00823579">
        <w:t>VaDE</w:t>
      </w:r>
      <w:proofErr w:type="spellEnd"/>
      <w:r w:rsidRPr="00823579">
        <w:t xml:space="preserve"> </w:t>
      </w:r>
      <w:r w:rsidRPr="00823579">
        <w:fldChar w:fldCharType="begin"/>
      </w:r>
      <w:r w:rsidR="00C03082">
        <w:instrText xml:space="preserve"> ADDIN ZOTERO_ITEM CSL_CITATION {"citationID":"5iZROCdE","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C03082" w:rsidRPr="00C03082">
        <w:t>(67)</w:t>
      </w:r>
      <w:r w:rsidRPr="00823579">
        <w:fldChar w:fldCharType="end"/>
      </w:r>
      <w:r w:rsidR="00A3786A" w:rsidRPr="00823579">
        <w:t xml:space="preserve"> or Variational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variational autoencoders (VAE). It models data generation by combining a Gaussian Mixture Model (GMM) with a deep neural network (DNN), where the GMM selects a cluster to produce a latent embedding and the DNN decodes this into an observable output. An encoder network is used to infer latent embeddings from observables to </w:t>
      </w:r>
      <w:proofErr w:type="spellStart"/>
      <w:r w:rsidR="00A3786A" w:rsidRPr="00823579">
        <w:t>maximise</w:t>
      </w:r>
      <w:proofErr w:type="spellEnd"/>
      <w:r w:rsidR="00A3786A" w:rsidRPr="00823579">
        <w:t xml:space="preserve"> the evidence lower bound (ELBO). The method aims to learn suitable representations for clustering tasks and generate realistic samples without supervised training. The experiments presented demonstrate </w:t>
      </w:r>
      <w:proofErr w:type="spellStart"/>
      <w:r w:rsidR="00A3786A" w:rsidRPr="00823579">
        <w:t>VaDE's</w:t>
      </w:r>
      <w:proofErr w:type="spellEnd"/>
      <w:r w:rsidR="00A3786A" w:rsidRPr="00823579">
        <w:t xml:space="preserve"> ability to outperform state-of-the-art methods on benchmark datasets.</w:t>
      </w:r>
    </w:p>
    <w:p w14:paraId="0CE990F4" w14:textId="557E4D02" w:rsidR="000F5AF6" w:rsidRPr="00823579" w:rsidRDefault="00CD0B72" w:rsidP="00FF30DF">
      <w:proofErr w:type="spellStart"/>
      <w:r w:rsidRPr="00823579">
        <w:t>AutoClustering</w:t>
      </w:r>
      <w:proofErr w:type="spellEnd"/>
      <w:r w:rsidRPr="00823579">
        <w:t xml:space="preserve"> </w:t>
      </w:r>
      <w:r w:rsidRPr="00823579">
        <w:fldChar w:fldCharType="begin"/>
      </w:r>
      <w:r w:rsidR="00C03082">
        <w:instrText xml:space="preserve"> ADDIN ZOTERO_ITEM CSL_CITATION {"citationID":"1fTHvuO0","properties":{"formattedCitation":"(40)","plainCitation":"(40)","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C03082" w:rsidRPr="00C03082">
        <w:t>(40)</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w:t>
      </w:r>
      <w:proofErr w:type="spellStart"/>
      <w:r w:rsidRPr="00823579">
        <w:t>Organising</w:t>
      </w:r>
      <w:proofErr w:type="spellEnd"/>
      <w:r w:rsidRPr="00823579">
        <w:t xml:space="preserve">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w:t>
      </w:r>
      <w:proofErr w:type="spellStart"/>
      <w:r w:rsidRPr="00823579">
        <w:t>AutoClustering's</w:t>
      </w:r>
      <w:proofErr w:type="spellEnd"/>
      <w:r w:rsidRPr="00823579">
        <w:t xml:space="preserve"> performance. </w:t>
      </w:r>
    </w:p>
    <w:p w14:paraId="4159E159" w14:textId="77777777" w:rsidR="0029094F" w:rsidRPr="00823579" w:rsidRDefault="0029094F"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3332DC75"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00C03082">
        <w:instrText xml:space="preserve"> ADDIN ZOTERO_ITEM CSL_CITATION {"citationID":"a7hNnsDl","properties":{"formattedCitation":"(30,46)","plainCitation":"(30,4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00C03082" w:rsidRPr="00C03082">
        <w:t>(30,46)</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00C03082">
        <w:instrText xml:space="preserve"> ADDIN ZOTERO_ITEM CSL_CITATION {"citationID":"oVpxwTJb","properties":{"formattedCitation":"(69\\uc0\\u8211{}72)","plainCitation":"(69–72)","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00C03082" w:rsidRPr="00C03082">
        <w:t>(69–72)</w:t>
      </w:r>
      <w:r w:rsidRPr="00823579">
        <w:fldChar w:fldCharType="end"/>
      </w:r>
      <w:r w:rsidRPr="00823579">
        <w:t xml:space="preserve">. </w:t>
      </w:r>
    </w:p>
    <w:p w14:paraId="213CA50A" w14:textId="77777777" w:rsidR="007B71E0" w:rsidRPr="00823579" w:rsidRDefault="007B71E0" w:rsidP="00CD451B">
      <w:pPr>
        <w:spacing w:after="0"/>
      </w:pPr>
    </w:p>
    <w:p w14:paraId="0C6E8BDC" w14:textId="15053F10"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w:t>
      </w:r>
      <w:proofErr w:type="gramStart"/>
      <w:r w:rsidRPr="00823579">
        <w:t>6 performance</w:t>
      </w:r>
      <w:proofErr w:type="gramEnd"/>
      <w:r w:rsidRPr="00823579">
        <w:t xml:space="preserve"> metrics indicates a robust ability for clustering. </w:t>
      </w:r>
      <w:r w:rsidR="007B71E0" w:rsidRPr="00823579">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Pr="00823579" w:rsidRDefault="008C3AAB" w:rsidP="00CD451B">
      <w:pPr>
        <w:spacing w:after="0"/>
      </w:pPr>
    </w:p>
    <w:p w14:paraId="6274099E" w14:textId="574E90E0"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w:t>
      </w:r>
      <w:proofErr w:type="spellStart"/>
      <w:r w:rsidRPr="00823579">
        <w:t>Calinski-Harabasz</w:t>
      </w:r>
      <w:proofErr w:type="spellEnd"/>
      <w:r w:rsidRPr="00823579">
        <w:t xml:space="preserve"> Score (CHS), Davies-Bouldin Score (DBS), and Silhouette Score (SS). </w:t>
      </w:r>
      <w:r w:rsidR="009E5541" w:rsidRPr="00823579">
        <w:t xml:space="preserve">Each of these methods is shortly described in Table 1 along with an interpretation of its internal workings, range and type. As clustering follows feature extraction in spike sorting, internal metrics </w:t>
      </w:r>
      <w:r w:rsidR="009E5541" w:rsidRPr="00823579">
        <w:fldChar w:fldCharType="begin"/>
      </w:r>
      <w:r w:rsidR="00C03082">
        <w:instrText xml:space="preserve"> ADDIN ZOTERO_ITEM CSL_CITATION {"citationID":"Nq1KqvQZ","properties":{"formattedCitation":"(73)","plainCitation":"(73)","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C03082" w:rsidRPr="00C03082">
        <w:t>(73)</w:t>
      </w:r>
      <w:r w:rsidR="009E5541" w:rsidRPr="00823579">
        <w:fldChar w:fldCharType="end"/>
      </w:r>
      <w:r w:rsidR="009E5541" w:rsidRPr="00823579">
        <w:t xml:space="preserve"> also reflect the separability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w:t>
            </w:r>
            <w:proofErr w:type="spellStart"/>
            <w:r w:rsidRPr="00823579">
              <w:rPr>
                <w:lang w:val="en-GB"/>
              </w:rPr>
              <w:t>labeled</w:t>
            </w:r>
            <w:proofErr w:type="spellEnd"/>
            <w:r w:rsidRPr="00823579">
              <w:rPr>
                <w:lang w:val="en-GB"/>
              </w:rPr>
              <w:t xml:space="preserve">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f,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Inf)</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lastRenderedPageBreak/>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133A2E38"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w:t>
      </w:r>
      <w:proofErr w:type="gramStart"/>
      <w:r w:rsidRPr="00823579">
        <w:t>metric</w:t>
      </w:r>
      <w:proofErr w:type="gramEnd"/>
      <w:r w:rsidRPr="00823579">
        <w:t xml:space="preserve">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00C03082">
        <w:instrText xml:space="preserve"> ADDIN ZOTERO_ITEM CSL_CITATION {"citationID":"7vXA6p04","properties":{"formattedCitation":"(58)","plainCitation":"(58)","noteIndex":0},"citationItems":[{"id":"Qeo8ZDVM/xPG2meGF","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C03082" w:rsidRPr="00C03082">
        <w:t>(58)</w:t>
      </w:r>
      <w:r w:rsidRPr="00823579">
        <w:fldChar w:fldCharType="end"/>
      </w:r>
      <w:r w:rsidRPr="00823579">
        <w:t xml:space="preserve"> and DBSCAN </w:t>
      </w:r>
      <w:r w:rsidRPr="00823579">
        <w:fldChar w:fldCharType="begin"/>
      </w:r>
      <w:r w:rsidR="00C03082">
        <w:instrText xml:space="preserve"> ADDIN ZOTERO_ITEM CSL_CITATION {"citationID":"z4COC0cP","properties":{"formattedCitation":"(62)","plainCitation":"(62)","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C03082" w:rsidRPr="00C03082">
        <w:t>(62)</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BB17F80" w:rsidR="00926A07" w:rsidRPr="00823579" w:rsidRDefault="00926A07" w:rsidP="00926A07">
      <w:pPr>
        <w:spacing w:after="0"/>
      </w:pPr>
      <w:r w:rsidRPr="00823579">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t>External metrics</w:t>
      </w:r>
    </w:p>
    <w:p w14:paraId="339D65D2" w14:textId="6895C8F0" w:rsidR="002B1321" w:rsidRPr="00823579" w:rsidRDefault="002B1321" w:rsidP="00CD451B">
      <w:pPr>
        <w:spacing w:after="0"/>
      </w:pPr>
      <w:r w:rsidRPr="00823579">
        <w:t xml:space="preserve">The Rand Index (RI) </w:t>
      </w:r>
      <w:r w:rsidR="00AE216E" w:rsidRPr="00823579">
        <w:fldChar w:fldCharType="begin"/>
      </w:r>
      <w:r w:rsidR="00C03082">
        <w:instrText xml:space="preserve"> ADDIN ZOTERO_ITEM CSL_CITATION {"citationID":"VSpnFwn5","properties":{"formattedCitation":"(74)","plainCitation":"(7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C03082" w:rsidRPr="00C03082">
        <w:t>(74)</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C03082">
        <w:instrText xml:space="preserve"> ADDIN ZOTERO_ITEM CSL_CITATION {"citationID":"6oLPlPxG","properties":{"formattedCitation":"(75\\uc0\\u8211{}77)","plainCitation":"(75–77)","noteIndex":0},"citationItems":[{"id":"Qeo8ZDVM/NUFza9EO","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Qeo8ZDVM/y7DgllEC","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Qeo8ZDVM/hES7dbk5","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C03082" w:rsidRPr="00C03082">
        <w:t>(75–77)</w:t>
      </w:r>
      <w:r w:rsidR="00471CB2" w:rsidRPr="00823579">
        <w:fldChar w:fldCharType="end"/>
      </w:r>
      <w:r w:rsidR="00471CB2" w:rsidRPr="00823579">
        <w:t xml:space="preserve"> </w:t>
      </w:r>
      <w:r w:rsidR="00AE216E" w:rsidRPr="00823579">
        <w:t xml:space="preserve">is the extended version of RI with an improvement that allows it to account for random </w:t>
      </w:r>
      <w:proofErr w:type="spellStart"/>
      <w:r w:rsidR="00AE216E" w:rsidRPr="00823579">
        <w:t>labellings</w:t>
      </w:r>
      <w:proofErr w:type="spellEnd"/>
      <w:r w:rsidR="00AE216E" w:rsidRPr="00823579">
        <w:t xml:space="preserve">. </w:t>
      </w:r>
      <w:r w:rsidR="00F40F51" w:rsidRPr="00823579">
        <w:t>These metrics are computed through the following formulas:</w:t>
      </w:r>
    </w:p>
    <w:p w14:paraId="58503AF6" w14:textId="5297FE22"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2B60C983" w:rsidR="00471CB2" w:rsidRPr="00823579" w:rsidRDefault="00471CB2" w:rsidP="00471CB2">
      <w:pPr>
        <w:spacing w:after="0"/>
      </w:pPr>
      <w:r w:rsidRPr="00823579">
        <w:t xml:space="preserve">Here, </w:t>
      </w:r>
      <w:proofErr w:type="spellStart"/>
      <w:r w:rsidRPr="00823579">
        <w:rPr>
          <w:i/>
          <w:iCs/>
        </w:rPr>
        <w:t>ExpectedRI</w:t>
      </w:r>
      <w:proofErr w:type="spellEnd"/>
      <w:r w:rsidRPr="00823579">
        <w:rPr>
          <w:i/>
          <w:iCs/>
        </w:rPr>
        <w:t xml:space="preserve"> </w:t>
      </w:r>
      <w:r w:rsidRPr="00823579">
        <w:t>is the</w:t>
      </w:r>
      <w:r w:rsidRPr="00823579">
        <w:rPr>
          <w:i/>
          <w:iCs/>
        </w:rPr>
        <w:t xml:space="preserve"> </w:t>
      </w:r>
      <w:r w:rsidRPr="00823579">
        <w:t xml:space="preserve">expected score if clusters were assigned randomly, estimated via a contingency table using permutations, </w:t>
      </w:r>
      <w:proofErr w:type="spellStart"/>
      <w:r w:rsidRPr="00823579">
        <w:rPr>
          <w:i/>
          <w:iCs/>
        </w:rPr>
        <w:t>MaxRI</w:t>
      </w:r>
      <w:proofErr w:type="spellEnd"/>
      <w:r w:rsidRPr="00823579">
        <w:t xml:space="preserve"> is 1, the maximum value of the score </w:t>
      </w:r>
      <w:r w:rsidRPr="00823579">
        <w:fldChar w:fldCharType="begin"/>
      </w:r>
      <w:r w:rsidR="00C03082">
        <w:instrText xml:space="preserve"> ADDIN ZOTERO_ITEM CSL_CITATION {"citationID":"czSEPJip","properties":{"formattedCitation":"(76)","plainCitation":"(76)","noteIndex":0},"citationItems":[{"id":"Qeo8ZDVM/y7DgllEC","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C03082" w:rsidRPr="00C03082">
        <w:t>(76)</w:t>
      </w:r>
      <w:r w:rsidRPr="00823579">
        <w:fldChar w:fldCharType="end"/>
      </w:r>
      <w:r w:rsidRPr="00823579">
        <w:t xml:space="preserve">. </w:t>
      </w:r>
    </w:p>
    <w:p w14:paraId="37C836FC" w14:textId="4D1BC86D" w:rsidR="00CD451B" w:rsidRPr="00823579" w:rsidRDefault="00CD451B" w:rsidP="00CD451B">
      <w:pPr>
        <w:spacing w:after="0"/>
      </w:pPr>
    </w:p>
    <w:p w14:paraId="11524BC3" w14:textId="7472C960"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w:t>
      </w:r>
      <w:proofErr w:type="spellStart"/>
      <w:r w:rsidRPr="00823579">
        <w:t>labellings</w:t>
      </w:r>
      <w:proofErr w:type="spellEnd"/>
      <w:r w:rsidRPr="00823579">
        <w:t xml:space="preserve"> and additionally it also contains the normalization </w:t>
      </w:r>
      <w:r w:rsidRPr="00823579">
        <w:fldChar w:fldCharType="begin"/>
      </w:r>
      <w:r w:rsidR="00C03082">
        <w:instrText xml:space="preserve"> ADDIN ZOTERO_ITEM CSL_CITATION {"citationID":"XQoK4onf","properties":{"formattedCitation":"(77\\uc0\\u8211{}79)","plainCitation":"(77–79)","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Qeo8ZDVM/hES7dbk5","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00C03082" w:rsidRPr="00C03082">
        <w:t>(77–79)</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15EF7D0E"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C03082">
        <w:instrText xml:space="preserve"> ADDIN ZOTERO_ITEM CSL_CITATION {"citationID":"B4gSq6oI","properties":{"formattedCitation":"(73,80)","plainCitation":"(73,80)","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C03082" w:rsidRPr="00C03082">
        <w:t>(73,80)</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w:t>
      </w:r>
      <w:proofErr w:type="spellStart"/>
      <w:r w:rsidR="009B302C" w:rsidRPr="00823579">
        <w:t>overclustering</w:t>
      </w:r>
      <w:proofErr w:type="spellEnd"/>
      <w:r w:rsidR="009B302C" w:rsidRPr="00823579">
        <w:t xml:space="preserve">.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ill receive a higher score due to the smaller clusters. </w:t>
      </w:r>
      <w:r w:rsidR="00BC11FC" w:rsidRPr="00823579">
        <w:t>This metric is computed through the following formula:</w:t>
      </w:r>
    </w:p>
    <w:p w14:paraId="3C265B94" w14:textId="06BC3AE5" w:rsidR="00692C12" w:rsidRPr="00823579" w:rsidRDefault="00000000"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proofErr w:type="spellStart"/>
      <w:r w:rsidRPr="00823579">
        <w:rPr>
          <w:i/>
        </w:rPr>
        <w:t>i</w:t>
      </w:r>
      <w:proofErr w:type="spellEnd"/>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1BA91BF0" w:rsidR="005B3D8A" w:rsidRPr="00823579" w:rsidRDefault="00CD451B" w:rsidP="006F275D">
      <w:pPr>
        <w:spacing w:line="240" w:lineRule="auto"/>
      </w:pPr>
      <w:r w:rsidRPr="00823579">
        <w:t xml:space="preserve">DBS </w:t>
      </w:r>
      <w:r w:rsidRPr="00823579">
        <w:fldChar w:fldCharType="begin"/>
      </w:r>
      <w:r w:rsidR="00C03082">
        <w:instrText xml:space="preserve"> ADDIN ZOTERO_ITEM CSL_CITATION {"citationID":"yRzUFADP","properties":{"formattedCitation":"(81\\uc0\\u8211{}83)","plainCitation":"(81–83)","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C03082" w:rsidRPr="00C03082">
        <w:t>(81–83)</w:t>
      </w:r>
      <w:r w:rsidRPr="00823579">
        <w:fldChar w:fldCharType="end"/>
      </w:r>
      <w:r w:rsidR="002B1321" w:rsidRPr="00823579">
        <w:t xml:space="preserve"> </w:t>
      </w:r>
      <w:r w:rsidR="005B3D8A" w:rsidRPr="00823579">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proofErr w:type="spellStart"/>
      <w:r w:rsidRPr="00823579">
        <w:rPr>
          <w:i/>
        </w:rPr>
        <w:t>i</w:t>
      </w:r>
      <w:proofErr w:type="spellEnd"/>
      <w:r w:rsidRPr="00823579">
        <w:t xml:space="preserve"> and </w:t>
      </w:r>
      <w:r w:rsidRPr="00823579">
        <w:rPr>
          <w:i/>
        </w:rPr>
        <w:t>j</w:t>
      </w:r>
      <w:r w:rsidRPr="00823579">
        <w:t xml:space="preserve">, </w:t>
      </w:r>
      <w:proofErr w:type="spellStart"/>
      <w:r w:rsidRPr="00823579">
        <w:rPr>
          <w:i/>
          <w:iCs/>
        </w:rPr>
        <w:t>s</w:t>
      </w:r>
      <w:r w:rsidRPr="00823579">
        <w:rPr>
          <w:i/>
          <w:iCs/>
          <w:vertAlign w:val="subscript"/>
        </w:rPr>
        <w:t>i</w:t>
      </w:r>
      <w:proofErr w:type="spellEnd"/>
      <w:r w:rsidRPr="00823579">
        <w:t xml:space="preserve"> is the mean of all distances between the points of cluster </w:t>
      </w:r>
      <w:proofErr w:type="spellStart"/>
      <w:r w:rsidRPr="00823579">
        <w:rPr>
          <w:i/>
          <w:iCs/>
        </w:rPr>
        <w:t>i</w:t>
      </w:r>
      <w:proofErr w:type="spellEnd"/>
      <w:r w:rsidRPr="00823579">
        <w:t xml:space="preserve"> and its centroid, </w:t>
      </w:r>
      <w:proofErr w:type="spellStart"/>
      <w:proofErr w:type="gramStart"/>
      <w:r w:rsidRPr="00823579">
        <w:rPr>
          <w:i/>
          <w:iCs/>
        </w:rPr>
        <w:t>d</w:t>
      </w:r>
      <w:r w:rsidRPr="00823579">
        <w:rPr>
          <w:i/>
          <w:iCs/>
          <w:vertAlign w:val="subscript"/>
        </w:rPr>
        <w:t>i,j</w:t>
      </w:r>
      <w:proofErr w:type="spellEnd"/>
      <w:proofErr w:type="gramEnd"/>
      <w:r w:rsidRPr="00823579">
        <w:t xml:space="preserve"> is the distance between clusters </w:t>
      </w:r>
      <w:proofErr w:type="spellStart"/>
      <w:r w:rsidRPr="00823579">
        <w:rPr>
          <w:i/>
          <w:iCs/>
        </w:rPr>
        <w:t>i</w:t>
      </w:r>
      <w:proofErr w:type="spellEnd"/>
      <w:r w:rsidRPr="00823579">
        <w:t xml:space="preserve"> and </w:t>
      </w:r>
      <w:r w:rsidRPr="00823579">
        <w:rPr>
          <w:i/>
          <w:iCs/>
        </w:rPr>
        <w:t>j</w:t>
      </w:r>
      <w:r w:rsidRPr="00823579">
        <w:t xml:space="preserve"> given by their centroids, and </w:t>
      </w:r>
      <w:r w:rsidRPr="00823579">
        <w:rPr>
          <w:i/>
          <w:iCs/>
        </w:rPr>
        <w:t>max(</w:t>
      </w:r>
      <w:proofErr w:type="spellStart"/>
      <w:r w:rsidRPr="00823579">
        <w:rPr>
          <w:i/>
          <w:iCs/>
        </w:rPr>
        <w:t>R</w:t>
      </w:r>
      <w:r w:rsidRPr="00823579">
        <w:rPr>
          <w:i/>
          <w:iCs/>
          <w:vertAlign w:val="subscript"/>
        </w:rPr>
        <w:t>i,j</w:t>
      </w:r>
      <w:proofErr w:type="spellEnd"/>
      <w:r w:rsidRPr="00823579">
        <w:rPr>
          <w:i/>
          <w:iCs/>
        </w:rPr>
        <w:t>)</w:t>
      </w:r>
      <w:r w:rsidRPr="00823579">
        <w:t xml:space="preserve"> is the maximum similarity of clusters </w:t>
      </w:r>
      <w:proofErr w:type="spellStart"/>
      <w:r w:rsidRPr="00823579">
        <w:rPr>
          <w:i/>
          <w:iCs/>
        </w:rPr>
        <w:t>i</w:t>
      </w:r>
      <w:proofErr w:type="spellEnd"/>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63820764" w:rsidR="006F275D" w:rsidRPr="00823579" w:rsidRDefault="00CD451B" w:rsidP="006F275D">
      <w:pPr>
        <w:spacing w:line="240" w:lineRule="auto"/>
      </w:pPr>
      <w:r w:rsidRPr="00823579">
        <w:t xml:space="preserve">CHS </w:t>
      </w:r>
      <w:r w:rsidRPr="00823579">
        <w:fldChar w:fldCharType="begin"/>
      </w:r>
      <w:r w:rsidR="00C03082">
        <w:instrText xml:space="preserve"> ADDIN ZOTERO_ITEM CSL_CITATION {"citationID":"lMOn2c2J","properties":{"formattedCitation":"(73,84)","plainCitation":"(73,84)","noteIndex":0},"citationItems":[{"id":"Qeo8ZDVM/hdtsWAD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C03082" w:rsidRPr="00C03082">
        <w:t>(73,84)</w:t>
      </w:r>
      <w:r w:rsidRPr="00823579">
        <w:fldChar w:fldCharType="end"/>
      </w:r>
      <w:r w:rsidR="006F275D" w:rsidRPr="00823579">
        <w:t xml:space="preserve"> is computed as the </w:t>
      </w:r>
      <w:proofErr w:type="spellStart"/>
      <w:r w:rsidR="006F275D" w:rsidRPr="00823579">
        <w:t>divison</w:t>
      </w:r>
      <w:proofErr w:type="spellEnd"/>
      <w:r w:rsidR="006F275D" w:rsidRPr="00823579">
        <w:t xml:space="preserve">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r w:rsidRPr="00823579">
        <w:rPr>
          <w:i/>
          <w:iCs/>
        </w:rPr>
        <w:t>tr(X)</w:t>
      </w:r>
      <w:r w:rsidRPr="00823579">
        <w:t xml:space="preserve"> is the trace of the dispersion matrix (either between </w:t>
      </w:r>
      <w:r w:rsidRPr="00823579">
        <w:rPr>
          <w:i/>
          <w:iCs/>
        </w:rPr>
        <w:t>Bk</w:t>
      </w:r>
      <w:r w:rsidRPr="00823579">
        <w:t xml:space="preserve"> or within </w:t>
      </w:r>
      <w:proofErr w:type="spellStart"/>
      <w:r w:rsidRPr="00823579">
        <w:rPr>
          <w:i/>
          <w:iCs/>
        </w:rPr>
        <w:t>Wk</w:t>
      </w:r>
      <w:proofErr w:type="spellEnd"/>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3D679B4F" w:rsidR="00CD451B" w:rsidRPr="00823579" w:rsidRDefault="00CD451B" w:rsidP="00CD451B">
      <w:pPr>
        <w:spacing w:after="0"/>
      </w:pPr>
      <w:r w:rsidRPr="00823579">
        <w:t xml:space="preserve">SS </w:t>
      </w:r>
      <w:r w:rsidRPr="00823579">
        <w:fldChar w:fldCharType="begin"/>
      </w:r>
      <w:r w:rsidR="00C03082">
        <w:instrText xml:space="preserve"> ADDIN ZOTERO_ITEM CSL_CITATION {"citationID":"VuRGLp8s","properties":{"formattedCitation":"(84,85)","plainCitation":"(84,85)","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Qeo8ZDVM/hdtsWAD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C03082" w:rsidRPr="00C03082">
        <w:t>(84,85)</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1F580862" w14:textId="6E2C49E6" w:rsidR="006F275D" w:rsidRPr="00823579" w:rsidRDefault="006F275D" w:rsidP="006F275D">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proofErr w:type="spellStart"/>
      <w:r w:rsidRPr="00823579">
        <w:rPr>
          <w:i/>
          <w:iCs/>
          <w:szCs w:val="28"/>
        </w:rPr>
        <w:t>i</w:t>
      </w:r>
      <w:proofErr w:type="spellEnd"/>
      <w:r w:rsidRPr="00823579">
        <w:rPr>
          <w:i/>
          <w:iCs/>
          <w:szCs w:val="28"/>
        </w:rPr>
        <w:t xml:space="preserve"> </w:t>
      </w:r>
      <w:r w:rsidRPr="00823579">
        <w:rPr>
          <w:szCs w:val="28"/>
        </w:rPr>
        <w:t xml:space="preserve">and all points of the closest cluster </w:t>
      </w:r>
      <w:r w:rsidRPr="00823579">
        <w:rPr>
          <w:i/>
          <w:iCs/>
          <w:szCs w:val="28"/>
        </w:rPr>
        <w:t>j</w:t>
      </w:r>
      <w:r w:rsidRPr="00823579">
        <w:rPr>
          <w:szCs w:val="28"/>
        </w:rPr>
        <w:t xml:space="preserve">, and </w:t>
      </w:r>
      <w:r w:rsidRPr="00823579">
        <w:rPr>
          <w:i/>
          <w:iCs/>
          <w:szCs w:val="28"/>
        </w:rPr>
        <w:t>a</w:t>
      </w:r>
      <w:r w:rsidRPr="00823579">
        <w:rPr>
          <w:szCs w:val="28"/>
        </w:rPr>
        <w:t xml:space="preserve"> is the </w:t>
      </w:r>
      <w:r w:rsidRPr="00823579">
        <w:t xml:space="preserve">average </w:t>
      </w:r>
      <w:r w:rsidRPr="00823579">
        <w:rPr>
          <w:szCs w:val="28"/>
        </w:rPr>
        <w:t xml:space="preserve">of all distances between a point in cluster </w:t>
      </w:r>
      <w:proofErr w:type="spellStart"/>
      <w:r w:rsidRPr="00823579">
        <w:rPr>
          <w:i/>
          <w:iCs/>
          <w:szCs w:val="28"/>
        </w:rPr>
        <w:t>i</w:t>
      </w:r>
      <w:proofErr w:type="spellEnd"/>
      <w:r w:rsidRPr="00823579">
        <w:rPr>
          <w:szCs w:val="28"/>
        </w:rPr>
        <w:t xml:space="preserve"> and all other points in the same cluster. </w:t>
      </w:r>
    </w:p>
    <w:p w14:paraId="3144D6FA" w14:textId="3F03D436" w:rsidR="007E1C53" w:rsidRPr="00823579" w:rsidRDefault="007E1C53" w:rsidP="00284D80">
      <w:pPr>
        <w:spacing w:after="0"/>
        <w:rPr>
          <w:b/>
          <w:bCs/>
        </w:rPr>
      </w:pPr>
    </w:p>
    <w:p w14:paraId="10C020F5" w14:textId="77777777" w:rsidR="007E1C53" w:rsidRPr="00823579" w:rsidRDefault="007E1C53" w:rsidP="00284D80">
      <w:pPr>
        <w:spacing w:after="0"/>
        <w:rPr>
          <w:b/>
          <w:bCs/>
        </w:rPr>
      </w:pPr>
    </w:p>
    <w:p w14:paraId="5005ED11" w14:textId="1C49C03B" w:rsidR="00284D80" w:rsidRPr="00823579" w:rsidRDefault="006F6CA6" w:rsidP="00284D80">
      <w:pPr>
        <w:pStyle w:val="Heading2"/>
        <w:rPr>
          <w:rFonts w:cs="Times New Roman"/>
        </w:rPr>
      </w:pPr>
      <w:r>
        <w:rPr>
          <w:rStyle w:val="Heading2Char"/>
          <w:rFonts w:cs="Times New Roman"/>
        </w:rPr>
        <w:t>Synthetic d</w:t>
      </w:r>
      <w:r w:rsidR="00284D80" w:rsidRPr="00823579">
        <w:rPr>
          <w:rStyle w:val="Heading2Char"/>
          <w:rFonts w:cs="Times New Roman"/>
        </w:rPr>
        <w:t>ata</w:t>
      </w:r>
    </w:p>
    <w:p w14:paraId="5281C6DC" w14:textId="23985F17" w:rsidR="003D31FF" w:rsidRPr="00823579" w:rsidRDefault="00F37EFD" w:rsidP="003D31FF">
      <w:pPr>
        <w:tabs>
          <w:tab w:val="left" w:pos="216"/>
        </w:tabs>
        <w:spacing w:after="0"/>
      </w:pPr>
      <w:r w:rsidRPr="00823579">
        <w:t xml:space="preserve">We have chosen to </w:t>
      </w:r>
      <w:proofErr w:type="spellStart"/>
      <w:r w:rsidRPr="00823579">
        <w:t>analyse</w:t>
      </w:r>
      <w:proofErr w:type="spellEnd"/>
      <w:r w:rsidRPr="00823579">
        <w:t xml:space="preserve"> the proposed methods on 95 datasets</w:t>
      </w:r>
      <w:r w:rsidR="00F377BF" w:rsidRPr="00823579">
        <w:t xml:space="preserve"> </w:t>
      </w:r>
      <w:r w:rsidR="00F377BF" w:rsidRPr="00823579">
        <w:fldChar w:fldCharType="begin"/>
      </w:r>
      <w:r w:rsidR="00C03082">
        <w:instrText xml:space="preserve"> ADDIN ZOTERO_ITEM CSL_CITATION {"citationID":"1JmzcMGr","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rsidRPr="00823579">
        <w:fldChar w:fldCharType="separate"/>
      </w:r>
      <w:r w:rsidR="00C03082" w:rsidRPr="00C03082">
        <w:t>(22)</w:t>
      </w:r>
      <w:r w:rsidR="00F377BF" w:rsidRPr="00823579">
        <w:fldChar w:fldCharType="end"/>
      </w:r>
      <w:r w:rsidR="00F377BF" w:rsidRPr="00823579">
        <w:t xml:space="preserve"> </w:t>
      </w:r>
      <w:r w:rsidRPr="00823579">
        <w:t xml:space="preserve">from the perspective of 6 performance metrics. These </w:t>
      </w:r>
      <w:proofErr w:type="spellStart"/>
      <w:r w:rsidRPr="00823579">
        <w:t>publically</w:t>
      </w:r>
      <w:proofErr w:type="spellEnd"/>
      <w:r w:rsidRPr="00823579">
        <w:t xml:space="preserve"> available datasets</w:t>
      </w:r>
      <w:r w:rsidR="006212D4" w:rsidRPr="00823579">
        <w:t>, called simulations by the authors</w:t>
      </w:r>
      <w:r w:rsidR="00D17B86" w:rsidRPr="00823579">
        <w:t xml:space="preserve"> </w:t>
      </w:r>
      <w:r w:rsidR="00D17B86" w:rsidRPr="00823579">
        <w:fldChar w:fldCharType="begin"/>
      </w:r>
      <w:r w:rsidR="00C03082">
        <w:instrText xml:space="preserve"> ADDIN ZOTERO_ITEM CSL_CITATION {"citationID":"Kldxbu8h","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rsidRPr="00823579">
        <w:fldChar w:fldCharType="separate"/>
      </w:r>
      <w:r w:rsidR="00C03082" w:rsidRPr="00C03082">
        <w:t>(22)</w:t>
      </w:r>
      <w:r w:rsidR="00D17B86" w:rsidRPr="00823579">
        <w:fldChar w:fldCharType="end"/>
      </w:r>
      <w:r w:rsidR="006212D4" w:rsidRPr="00823579">
        <w:t>,</w:t>
      </w:r>
      <w:r w:rsidRPr="00823579">
        <w:t xml:space="preserve"> were created by the Department of Engineering, University of Leicester UK</w:t>
      </w:r>
      <w:r w:rsidR="00FB1D8F" w:rsidRPr="00823579">
        <w:t xml:space="preserve"> based on </w:t>
      </w:r>
      <w:r w:rsidR="001A1EA0" w:rsidRPr="00823579">
        <w:t xml:space="preserve">“in vivo” </w:t>
      </w:r>
      <w:r w:rsidR="00FB1D8F" w:rsidRPr="00823579">
        <w:t xml:space="preserve">recordings from a monkey brain. </w:t>
      </w:r>
    </w:p>
    <w:p w14:paraId="73745F88" w14:textId="77777777" w:rsidR="003D31FF" w:rsidRPr="00823579" w:rsidRDefault="003D31FF" w:rsidP="00284D80">
      <w:pPr>
        <w:tabs>
          <w:tab w:val="left" w:pos="216"/>
        </w:tabs>
        <w:spacing w:after="0"/>
      </w:pPr>
    </w:p>
    <w:p w14:paraId="006C07A0" w14:textId="54302C2B"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C03082">
        <w:instrText xml:space="preserve"> ADDIN ZOTERO_ITEM CSL_CITATION {"citationID":"UsEjz5rQ","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C03082" w:rsidRPr="00C03082">
        <w:t>(22)</w:t>
      </w:r>
      <w:r w:rsidR="00C2438F" w:rsidRPr="00823579">
        <w:fldChar w:fldCharType="end"/>
      </w:r>
      <w:r w:rsidR="00C2438F" w:rsidRPr="00823579">
        <w:t xml:space="preserve"> </w:t>
      </w:r>
      <w:r w:rsidRPr="00823579">
        <w:t xml:space="preserve">were extracted that were used in the generation of these </w:t>
      </w:r>
      <w:proofErr w:type="spellStart"/>
      <w:r w:rsidRPr="00823579">
        <w:t>synthethic</w:t>
      </w:r>
      <w:proofErr w:type="spellEnd"/>
      <w:r w:rsidRPr="00823579">
        <w:t xml:space="preserve"> datasets.</w:t>
      </w:r>
      <w:r w:rsidR="00D547AA" w:rsidRPr="00823579">
        <w:t xml:space="preserve"> </w:t>
      </w:r>
      <w:r w:rsidR="009A48E8" w:rsidRPr="00823579">
        <w:t xml:space="preserve">The initial spikes obtained were sampled at a sampling frequency of 96 kHz resulting in spikes of 316 samples, which were then </w:t>
      </w:r>
      <w:proofErr w:type="spellStart"/>
      <w:r w:rsidR="009A48E8" w:rsidRPr="00823579">
        <w:t>downsampled</w:t>
      </w:r>
      <w:proofErr w:type="spellEnd"/>
      <w:r w:rsidR="009A48E8" w:rsidRPr="00823579">
        <w:t xml:space="preserve">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 xml:space="preserve">a total firing rate of 5 Hz). Due to the larger distance from the electrode, the amplitudes of the spikes from multi-unit cluster </w:t>
      </w:r>
      <w:proofErr w:type="gramStart"/>
      <w:r w:rsidR="0034367A" w:rsidRPr="00823579">
        <w:t>was</w:t>
      </w:r>
      <w:proofErr w:type="gramEnd"/>
      <w:r w:rsidR="0034367A" w:rsidRPr="00823579">
        <w:t xml:space="preserve"> fixed to 0.5</w:t>
      </w:r>
      <w:r w:rsidR="00822412" w:rsidRPr="00823579">
        <w:t xml:space="preserve">. Conversely, single-unit clusters </w:t>
      </w:r>
      <w:r w:rsidR="00822412" w:rsidRPr="00823579">
        <w:lastRenderedPageBreak/>
        <w:t>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w:t>
      </w:r>
      <w:proofErr w:type="gramStart"/>
      <w:r w:rsidR="00C2113A" w:rsidRPr="00823579">
        <w:t>has</w:t>
      </w:r>
      <w:proofErr w:type="gramEnd"/>
      <w:r w:rsidR="00C2113A" w:rsidRPr="00823579">
        <w:t xml:space="preserve"> been scaled in the 0.9-2 range following a normal distribution. </w:t>
      </w:r>
    </w:p>
    <w:p w14:paraId="60EA2D69" w14:textId="77777777" w:rsidR="001A1EA0" w:rsidRPr="00823579" w:rsidRDefault="001A1EA0" w:rsidP="00284D80">
      <w:pPr>
        <w:tabs>
          <w:tab w:val="left" w:pos="216"/>
        </w:tabs>
        <w:spacing w:after="0"/>
      </w:pPr>
    </w:p>
    <w:p w14:paraId="0551315F" w14:textId="0B536D58"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C03082">
        <w:instrText xml:space="preserve"> ADDIN ZOTERO_ITEM CSL_CITATION {"citationID":"4oTaqrOm","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lang w:eastAsia="en-US"/>
        </w:rPr>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lastRenderedPageBreak/>
        <w:t xml:space="preserve">Fig 1. Synthetic datasets presented with PCA and ground truth labels. </w:t>
      </w:r>
      <w:r w:rsidRPr="00823579">
        <w:rPr>
          <w:rFonts w:ascii="Times New Roman" w:eastAsia="Palatino Linotype" w:hAnsi="Times New Roman"/>
        </w:rPr>
        <w:t>Four different simulations were reduced to a 2-dimensional space using PCA. The colors represent the true clusters indicating that PCA is unable to find a set of features that offer cluster separability.</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C04E2C">
      <w:pPr>
        <w:pStyle w:val="Heading3"/>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7FC52317" w:rsidR="005E4BB8" w:rsidRPr="00823579" w:rsidRDefault="005E4BB8" w:rsidP="00A014A2">
      <w:pPr>
        <w:tabs>
          <w:tab w:val="left" w:pos="216"/>
        </w:tabs>
        <w:spacing w:after="0"/>
      </w:pPr>
      <w:r w:rsidRPr="00823579">
        <w:t xml:space="preserve">The starting index of a spike waveform in the recorded signal is given by the </w:t>
      </w:r>
      <w:proofErr w:type="spellStart"/>
      <w:r w:rsidRPr="00823579">
        <w:rPr>
          <w:i/>
          <w:iCs/>
        </w:rPr>
        <w:t>old_start</w:t>
      </w:r>
      <w:proofErr w:type="spellEnd"/>
      <w:r w:rsidRPr="00823579">
        <w:t xml:space="preserve"> term, which must be shifted to </w:t>
      </w:r>
      <w:proofErr w:type="spellStart"/>
      <w:r w:rsidRPr="00823579">
        <w:rPr>
          <w:i/>
          <w:iCs/>
        </w:rPr>
        <w:t>new_start</w:t>
      </w:r>
      <w:proofErr w:type="spellEnd"/>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C03082">
        <w:instrText xml:space="preserve"> ADDIN ZOTERO_ITEM CSL_CITATION {"citationID":"OLes9rht","properties":{"formattedCitation":"(86)","plainCitation":"(86)","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C03082" w:rsidRPr="00C03082">
        <w:t>(86)</w:t>
      </w:r>
      <w:r w:rsidR="00F678E2" w:rsidRPr="00823579">
        <w:fldChar w:fldCharType="end"/>
      </w:r>
      <w:r w:rsidR="00F678E2" w:rsidRPr="00823579">
        <w:rPr>
          <w:iCs/>
        </w:rPr>
        <w:t xml:space="preserve">. </w:t>
      </w:r>
    </w:p>
    <w:p w14:paraId="163DED15" w14:textId="3C5754E4" w:rsidR="00A014A2" w:rsidRDefault="00A014A2" w:rsidP="00284D80">
      <w:pPr>
        <w:tabs>
          <w:tab w:val="left" w:pos="216"/>
        </w:tabs>
        <w:spacing w:after="0"/>
      </w:pPr>
    </w:p>
    <w:p w14:paraId="32E9852B" w14:textId="77777777" w:rsidR="00C04E2C" w:rsidRPr="00AA3315" w:rsidRDefault="00C04E2C" w:rsidP="00C04E2C">
      <w:pPr>
        <w:pStyle w:val="Heading2"/>
      </w:pPr>
      <w:r>
        <w:rPr>
          <w:rStyle w:val="Heading2Char"/>
        </w:rPr>
        <w:t>Real d</w:t>
      </w:r>
      <w:r w:rsidRPr="2452C7FA">
        <w:rPr>
          <w:rStyle w:val="Heading2Char"/>
        </w:rPr>
        <w:t>ata</w:t>
      </w:r>
      <w:r>
        <w:t xml:space="preserve"> </w:t>
      </w:r>
    </w:p>
    <w:p w14:paraId="43A69FFB" w14:textId="4F30087F" w:rsidR="00C04E2C" w:rsidRDefault="00C04E2C" w:rsidP="00C04E2C">
      <w:pPr>
        <w:tabs>
          <w:tab w:val="left" w:pos="216"/>
        </w:tabs>
        <w:spacing w:after="0"/>
      </w:pPr>
      <w:r>
        <w:t xml:space="preserve">The spe‑1 dataset </w:t>
      </w:r>
      <w:r>
        <w:fldChar w:fldCharType="begin"/>
      </w:r>
      <w:r w:rsidR="00C03082">
        <w:instrText xml:space="preserve"> ADDIN ZOTERO_ITEM CSL_CITATION {"citationID":"UVcOluvK","properties":{"formattedCitation":"(87,88)","plainCitation":"(87,8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C03082" w:rsidRPr="00C03082">
        <w:t>(87,88)</w:t>
      </w:r>
      <w:r>
        <w:fldChar w:fldCharType="end"/>
      </w:r>
      <w:r>
        <w:t xml:space="preserve"> 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A544675" w14:textId="77777777" w:rsidR="00C04E2C" w:rsidRDefault="00C04E2C" w:rsidP="00C04E2C">
      <w:pPr>
        <w:tabs>
          <w:tab w:val="left" w:pos="216"/>
        </w:tabs>
        <w:spacing w:after="0"/>
      </w:pPr>
    </w:p>
    <w:p w14:paraId="3E1FF462" w14:textId="77777777" w:rsidR="00C04E2C" w:rsidRDefault="00C04E2C" w:rsidP="00C04E2C">
      <w:pPr>
        <w:tabs>
          <w:tab w:val="left" w:pos="216"/>
        </w:tabs>
        <w:spacing w:after="0"/>
      </w:pPr>
      <w:r>
        <w:t xml:space="preserve">Two datasets were chosen from the 43 available, specifically c28 and c37. The raw recordings were band-pass filtered in the 300-7000 Hz range and the spikes were extracted using the traditional amplitude thresholding of the standard deviation of the filtered signal multiplied by a factor of 4. </w:t>
      </w:r>
    </w:p>
    <w:p w14:paraId="147A4D05" w14:textId="77777777" w:rsidR="00C04E2C" w:rsidRPr="00823579" w:rsidRDefault="00C04E2C" w:rsidP="00284D80">
      <w:pPr>
        <w:tabs>
          <w:tab w:val="left" w:pos="216"/>
        </w:tabs>
        <w:spacing w:after="0"/>
      </w:pPr>
    </w:p>
    <w:p w14:paraId="315B75F5" w14:textId="77777777" w:rsidR="00CD451B" w:rsidRPr="00823579" w:rsidRDefault="00CD451B" w:rsidP="00CD451B">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00CD0771" w14:textId="6C9262A4" w:rsidR="00A2336F" w:rsidRPr="0069654C" w:rsidRDefault="00CD451B" w:rsidP="0069654C">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4. Impact of alignment. </w:t>
      </w:r>
      <w:r w:rsidR="0087455B" w:rsidRPr="00823579">
        <w:rPr>
          <w:rFonts w:ascii="Times New Roman" w:eastAsia="Palatino Linotype" w:hAnsi="Times New Roman"/>
          <w:bCs/>
        </w:rPr>
        <w:t>PCA applied on Sim29</w:t>
      </w:r>
      <w:r w:rsidRPr="00823579">
        <w:rPr>
          <w:rFonts w:ascii="Times New Roman" w:eastAsia="Palatino Linotype" w:hAnsi="Times New Roman"/>
          <w:bCs/>
        </w:rPr>
        <w:t xml:space="preserve"> with and without alignment</w:t>
      </w:r>
      <w:r w:rsidRPr="00823579">
        <w:rPr>
          <w:rFonts w:ascii="Times New Roman" w:eastAsia="Palatino Linotype" w:hAnsi="Times New Roman"/>
        </w:rPr>
        <w:t xml:space="preserve">. The white cluster is kept together but the overlap with the blue cluster remains. </w:t>
      </w:r>
    </w:p>
    <w:p w14:paraId="38B76FF4" w14:textId="1D8AD9C6" w:rsidR="00C71B32" w:rsidRPr="00823579" w:rsidRDefault="00FF30DF" w:rsidP="00C71B32">
      <w:pPr>
        <w:pStyle w:val="Heading1"/>
        <w:rPr>
          <w:rFonts w:cs="Times New Roman"/>
        </w:rPr>
      </w:pPr>
      <w:r w:rsidRPr="00823579">
        <w:rPr>
          <w:rFonts w:cs="Times New Roman"/>
        </w:rPr>
        <w:t>Results</w:t>
      </w:r>
    </w:p>
    <w:p w14:paraId="127A06B9" w14:textId="646D6A68" w:rsidR="00284D80" w:rsidRPr="00823579" w:rsidRDefault="00284D80" w:rsidP="00284D80">
      <w:pPr>
        <w:pStyle w:val="Heading2"/>
        <w:rPr>
          <w:rStyle w:val="Heading2Char"/>
          <w:rFonts w:cs="Times New Roman"/>
        </w:rPr>
      </w:pPr>
      <w:r w:rsidRPr="00823579">
        <w:rPr>
          <w:rStyle w:val="Heading2Char"/>
          <w:rFonts w:cs="Times New Roman"/>
        </w:rPr>
        <w:t>Performance evaluation</w:t>
      </w:r>
      <w:r w:rsidR="00881CC7">
        <w:rPr>
          <w:rStyle w:val="Heading2Char"/>
          <w:rFonts w:cs="Times New Roman"/>
        </w:rPr>
        <w:t xml:space="preserve"> of individual synthetic datasets</w:t>
      </w:r>
    </w:p>
    <w:p w14:paraId="5FC8A075" w14:textId="58CB2397" w:rsidR="002D1BEE" w:rsidRDefault="002D1BEE" w:rsidP="002D1BEE">
      <w:r w:rsidRPr="00823579">
        <w:t xml:space="preserve">We begin the analysis with the evaluation of the four selected datasets </w:t>
      </w:r>
      <w:r w:rsidRPr="00823579">
        <w:fldChar w:fldCharType="begin"/>
      </w:r>
      <w:r w:rsidR="00C03082">
        <w:instrText xml:space="preserve"> ADDIN ZOTERO_ITEM CSL_CITATION {"citationID":"wTcYIV8M","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w:t>
      </w:r>
      <w:r w:rsidR="00046BCC">
        <w:t>All deep clustering approaches have been created with the same neural network architecture of [60,40,20]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p>
    <w:p w14:paraId="166AADD9" w14:textId="77777777" w:rsidR="000202ED" w:rsidRDefault="000202ED" w:rsidP="002D1BEE"/>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r w:rsidRPr="006149F2">
              <w:rPr>
                <w:b/>
                <w:bCs/>
              </w:rPr>
              <w:t>Pretrain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proofErr w:type="spellStart"/>
            <w:r w:rsidRPr="00823579">
              <w:rPr>
                <w:color w:val="000000"/>
                <w:sz w:val="22"/>
                <w:szCs w:val="22"/>
                <w:lang w:eastAsia="en-US"/>
              </w:rPr>
              <w:t>ACeDeC</w:t>
            </w:r>
            <w:proofErr w:type="spellEnd"/>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proofErr w:type="spellStart"/>
            <w:r>
              <w:t>Initialisation</w:t>
            </w:r>
            <w:proofErr w:type="spellEnd"/>
            <w:r>
              <w:t>: ‘</w:t>
            </w:r>
            <w:proofErr w:type="spellStart"/>
            <w:r>
              <w:t>acedec</w:t>
            </w:r>
            <w:proofErr w:type="spellEnd"/>
            <w:r>
              <w:t>’</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proofErr w:type="spellStart"/>
            <w:r w:rsidRPr="00823579">
              <w:rPr>
                <w:color w:val="000000"/>
                <w:sz w:val="22"/>
                <w:szCs w:val="22"/>
                <w:lang w:eastAsia="en-US"/>
              </w:rPr>
              <w:t>DeepECT</w:t>
            </w:r>
            <w:proofErr w:type="spellEnd"/>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proofErr w:type="spellStart"/>
            <w:r w:rsidRPr="00823579">
              <w:rPr>
                <w:color w:val="000000"/>
                <w:sz w:val="22"/>
                <w:szCs w:val="22"/>
                <w:lang w:eastAsia="en-US"/>
              </w:rPr>
              <w:t>DipDECK</w:t>
            </w:r>
            <w:proofErr w:type="spellEnd"/>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proofErr w:type="spellStart"/>
            <w:r w:rsidRPr="00823579">
              <w:rPr>
                <w:color w:val="000000"/>
                <w:sz w:val="22"/>
                <w:szCs w:val="22"/>
                <w:lang w:eastAsia="en-US"/>
              </w:rPr>
              <w:t>DipEncoder</w:t>
            </w:r>
            <w:proofErr w:type="spellEnd"/>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proofErr w:type="spellStart"/>
            <w:r w:rsidRPr="00823579">
              <w:rPr>
                <w:color w:val="000000"/>
                <w:sz w:val="22"/>
                <w:szCs w:val="22"/>
                <w:lang w:eastAsia="en-US"/>
              </w:rPr>
              <w:t>VaDE</w:t>
            </w:r>
            <w:proofErr w:type="spellEnd"/>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254F393D" w:rsidR="000202ED" w:rsidRPr="00823579" w:rsidRDefault="00D115E7" w:rsidP="002D1BEE">
      <w:r>
        <w:t xml:space="preserve">The results obtained on the simpler case of Sim4, which contains only 5 clusters, are presented in Table 3. For this dataset, </w:t>
      </w:r>
      <w:proofErr w:type="spellStart"/>
      <w:r>
        <w:t>DipDECK</w:t>
      </w:r>
      <w:proofErr w:type="spellEnd"/>
      <w:r>
        <w:t xml:space="preserve"> </w:t>
      </w:r>
      <w:r w:rsidR="00D7585B">
        <w:t xml:space="preserve">and DCN </w:t>
      </w:r>
      <w:r>
        <w:t xml:space="preserve">achieved the best </w:t>
      </w:r>
      <w:r w:rsidR="00D7585B">
        <w:t>performance across the metrics</w:t>
      </w:r>
      <w:r w:rsidR="00147E85">
        <w:t xml:space="preserve">. Traditional methods performed moderately well outperforming the other deep clustering methods with </w:t>
      </w:r>
      <w:proofErr w:type="spellStart"/>
      <w:r w:rsidR="00147E85">
        <w:t>DeepECT</w:t>
      </w:r>
      <w:proofErr w:type="spellEnd"/>
      <w:r w:rsidR="00147E85">
        <w:t xml:space="preserve"> and AEC having significantly lower performances. </w:t>
      </w:r>
    </w:p>
    <w:p w14:paraId="3F8215B3" w14:textId="3F263377"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r w:rsidR="00AB2C36">
        <w:t>.</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21F3C5F2" w14:textId="77777777" w:rsidTr="00DB1DC9">
        <w:trPr>
          <w:trHeight w:val="300"/>
        </w:trPr>
        <w:tc>
          <w:tcPr>
            <w:tcW w:w="1279" w:type="dxa"/>
            <w:noWrap/>
            <w:hideMark/>
          </w:tcPr>
          <w:p w14:paraId="64EF71DE" w14:textId="7A2D7C94"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50F0420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2C226528"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E8F7C1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990A14"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72454D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17D6AE9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10FDBFC7" w14:textId="77777777" w:rsidTr="00DB1DC9">
        <w:trPr>
          <w:trHeight w:val="300"/>
        </w:trPr>
        <w:tc>
          <w:tcPr>
            <w:tcW w:w="1279" w:type="dxa"/>
            <w:noWrap/>
            <w:hideMark/>
          </w:tcPr>
          <w:p w14:paraId="1FFDA38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6076C72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73</w:t>
            </w:r>
          </w:p>
        </w:tc>
        <w:tc>
          <w:tcPr>
            <w:tcW w:w="960" w:type="dxa"/>
            <w:noWrap/>
            <w:hideMark/>
          </w:tcPr>
          <w:p w14:paraId="47C433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6</w:t>
            </w:r>
          </w:p>
        </w:tc>
        <w:tc>
          <w:tcPr>
            <w:tcW w:w="960" w:type="dxa"/>
            <w:noWrap/>
            <w:hideMark/>
          </w:tcPr>
          <w:p w14:paraId="4D046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3E216F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7</w:t>
            </w:r>
          </w:p>
        </w:tc>
        <w:tc>
          <w:tcPr>
            <w:tcW w:w="1041" w:type="dxa"/>
            <w:noWrap/>
            <w:hideMark/>
          </w:tcPr>
          <w:p w14:paraId="23CF45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39.366</w:t>
            </w:r>
          </w:p>
        </w:tc>
        <w:tc>
          <w:tcPr>
            <w:tcW w:w="960" w:type="dxa"/>
            <w:noWrap/>
            <w:hideMark/>
          </w:tcPr>
          <w:p w14:paraId="61B251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13</w:t>
            </w:r>
          </w:p>
        </w:tc>
      </w:tr>
      <w:tr w:rsidR="005D24E1" w:rsidRPr="00823579" w14:paraId="36E0FCDB" w14:textId="77777777" w:rsidTr="00DB1DC9">
        <w:trPr>
          <w:trHeight w:val="300"/>
        </w:trPr>
        <w:tc>
          <w:tcPr>
            <w:tcW w:w="1279" w:type="dxa"/>
            <w:noWrap/>
            <w:hideMark/>
          </w:tcPr>
          <w:p w14:paraId="71B2DE2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760071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3</w:t>
            </w:r>
          </w:p>
        </w:tc>
        <w:tc>
          <w:tcPr>
            <w:tcW w:w="960" w:type="dxa"/>
            <w:noWrap/>
            <w:hideMark/>
          </w:tcPr>
          <w:p w14:paraId="0A13041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169032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4</w:t>
            </w:r>
          </w:p>
        </w:tc>
        <w:tc>
          <w:tcPr>
            <w:tcW w:w="960" w:type="dxa"/>
            <w:noWrap/>
            <w:hideMark/>
          </w:tcPr>
          <w:p w14:paraId="34F704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4</w:t>
            </w:r>
          </w:p>
        </w:tc>
        <w:tc>
          <w:tcPr>
            <w:tcW w:w="1041" w:type="dxa"/>
            <w:noWrap/>
            <w:hideMark/>
          </w:tcPr>
          <w:p w14:paraId="03616C9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03.811</w:t>
            </w:r>
          </w:p>
        </w:tc>
        <w:tc>
          <w:tcPr>
            <w:tcW w:w="960" w:type="dxa"/>
            <w:noWrap/>
            <w:hideMark/>
          </w:tcPr>
          <w:p w14:paraId="4B8E8D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37</w:t>
            </w:r>
          </w:p>
        </w:tc>
      </w:tr>
      <w:tr w:rsidR="005D24E1" w:rsidRPr="00823579" w14:paraId="1C5AF3D1" w14:textId="77777777" w:rsidTr="00DB1DC9">
        <w:trPr>
          <w:trHeight w:val="300"/>
        </w:trPr>
        <w:tc>
          <w:tcPr>
            <w:tcW w:w="1279" w:type="dxa"/>
            <w:noWrap/>
            <w:hideMark/>
          </w:tcPr>
          <w:p w14:paraId="70512BEE"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750F49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7</w:t>
            </w:r>
          </w:p>
        </w:tc>
        <w:tc>
          <w:tcPr>
            <w:tcW w:w="960" w:type="dxa"/>
            <w:noWrap/>
            <w:hideMark/>
          </w:tcPr>
          <w:p w14:paraId="668410C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7383F1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7D5254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2</w:t>
            </w:r>
          </w:p>
        </w:tc>
        <w:tc>
          <w:tcPr>
            <w:tcW w:w="1041" w:type="dxa"/>
            <w:noWrap/>
            <w:hideMark/>
          </w:tcPr>
          <w:p w14:paraId="3703E3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17.936</w:t>
            </w:r>
          </w:p>
        </w:tc>
        <w:tc>
          <w:tcPr>
            <w:tcW w:w="960" w:type="dxa"/>
            <w:noWrap/>
            <w:hideMark/>
          </w:tcPr>
          <w:p w14:paraId="2B48A1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21</w:t>
            </w:r>
          </w:p>
        </w:tc>
      </w:tr>
      <w:tr w:rsidR="005D24E1" w:rsidRPr="00823579" w14:paraId="1A11E066" w14:textId="77777777" w:rsidTr="00DB1DC9">
        <w:trPr>
          <w:trHeight w:val="300"/>
        </w:trPr>
        <w:tc>
          <w:tcPr>
            <w:tcW w:w="1279" w:type="dxa"/>
            <w:noWrap/>
            <w:hideMark/>
          </w:tcPr>
          <w:p w14:paraId="6848579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3A5429D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4</w:t>
            </w:r>
          </w:p>
        </w:tc>
        <w:tc>
          <w:tcPr>
            <w:tcW w:w="960" w:type="dxa"/>
            <w:noWrap/>
            <w:hideMark/>
          </w:tcPr>
          <w:p w14:paraId="49D536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396DF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5</w:t>
            </w:r>
          </w:p>
        </w:tc>
        <w:tc>
          <w:tcPr>
            <w:tcW w:w="960" w:type="dxa"/>
            <w:noWrap/>
            <w:hideMark/>
          </w:tcPr>
          <w:p w14:paraId="1E1579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38ED45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83.272</w:t>
            </w:r>
          </w:p>
        </w:tc>
        <w:tc>
          <w:tcPr>
            <w:tcW w:w="960" w:type="dxa"/>
            <w:noWrap/>
            <w:hideMark/>
          </w:tcPr>
          <w:p w14:paraId="018D05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66</w:t>
            </w:r>
          </w:p>
        </w:tc>
      </w:tr>
      <w:tr w:rsidR="005D24E1" w:rsidRPr="00823579" w14:paraId="43E3514C" w14:textId="77777777" w:rsidTr="00DB1DC9">
        <w:trPr>
          <w:trHeight w:val="300"/>
        </w:trPr>
        <w:tc>
          <w:tcPr>
            <w:tcW w:w="1279" w:type="dxa"/>
            <w:noWrap/>
            <w:hideMark/>
          </w:tcPr>
          <w:p w14:paraId="3ADA79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6A63D9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58</w:t>
            </w:r>
          </w:p>
        </w:tc>
        <w:tc>
          <w:tcPr>
            <w:tcW w:w="960" w:type="dxa"/>
            <w:noWrap/>
            <w:hideMark/>
          </w:tcPr>
          <w:p w14:paraId="1394703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w:t>
            </w:r>
          </w:p>
        </w:tc>
        <w:tc>
          <w:tcPr>
            <w:tcW w:w="960" w:type="dxa"/>
            <w:noWrap/>
            <w:hideMark/>
          </w:tcPr>
          <w:p w14:paraId="40A095A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6B9A65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3</w:t>
            </w:r>
          </w:p>
        </w:tc>
        <w:tc>
          <w:tcPr>
            <w:tcW w:w="1041" w:type="dxa"/>
            <w:noWrap/>
            <w:hideMark/>
          </w:tcPr>
          <w:p w14:paraId="1D305D8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35.731</w:t>
            </w:r>
          </w:p>
        </w:tc>
        <w:tc>
          <w:tcPr>
            <w:tcW w:w="960" w:type="dxa"/>
            <w:noWrap/>
            <w:hideMark/>
          </w:tcPr>
          <w:p w14:paraId="638016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78</w:t>
            </w:r>
          </w:p>
        </w:tc>
      </w:tr>
      <w:tr w:rsidR="005D24E1" w:rsidRPr="00823579" w14:paraId="57994FD1" w14:textId="77777777" w:rsidTr="00DB1DC9">
        <w:trPr>
          <w:trHeight w:val="300"/>
        </w:trPr>
        <w:tc>
          <w:tcPr>
            <w:tcW w:w="1279" w:type="dxa"/>
            <w:noWrap/>
            <w:hideMark/>
          </w:tcPr>
          <w:p w14:paraId="02B2B09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1C2D84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94E33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680F2F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99D3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05</w:t>
            </w:r>
          </w:p>
        </w:tc>
        <w:tc>
          <w:tcPr>
            <w:tcW w:w="1041" w:type="dxa"/>
            <w:noWrap/>
            <w:hideMark/>
          </w:tcPr>
          <w:p w14:paraId="0E4CA03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97.801</w:t>
            </w:r>
          </w:p>
        </w:tc>
        <w:tc>
          <w:tcPr>
            <w:tcW w:w="960" w:type="dxa"/>
            <w:noWrap/>
            <w:hideMark/>
          </w:tcPr>
          <w:p w14:paraId="2CABD8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46</w:t>
            </w:r>
          </w:p>
        </w:tc>
      </w:tr>
      <w:tr w:rsidR="005D24E1" w:rsidRPr="00823579" w14:paraId="6699A3C1" w14:textId="77777777" w:rsidTr="00DB1DC9">
        <w:trPr>
          <w:trHeight w:val="300"/>
        </w:trPr>
        <w:tc>
          <w:tcPr>
            <w:tcW w:w="1279" w:type="dxa"/>
            <w:noWrap/>
            <w:hideMark/>
          </w:tcPr>
          <w:p w14:paraId="2F97D67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6F0AC53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86</w:t>
            </w:r>
          </w:p>
        </w:tc>
        <w:tc>
          <w:tcPr>
            <w:tcW w:w="960" w:type="dxa"/>
            <w:noWrap/>
            <w:hideMark/>
          </w:tcPr>
          <w:p w14:paraId="0B3D3EE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51</w:t>
            </w:r>
          </w:p>
        </w:tc>
        <w:tc>
          <w:tcPr>
            <w:tcW w:w="960" w:type="dxa"/>
            <w:noWrap/>
            <w:hideMark/>
          </w:tcPr>
          <w:p w14:paraId="47A2EF1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4</w:t>
            </w:r>
          </w:p>
        </w:tc>
        <w:tc>
          <w:tcPr>
            <w:tcW w:w="960" w:type="dxa"/>
            <w:noWrap/>
            <w:hideMark/>
          </w:tcPr>
          <w:p w14:paraId="50BA66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5</w:t>
            </w:r>
          </w:p>
        </w:tc>
        <w:tc>
          <w:tcPr>
            <w:tcW w:w="1041" w:type="dxa"/>
            <w:noWrap/>
            <w:hideMark/>
          </w:tcPr>
          <w:p w14:paraId="19FAF1A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01.293</w:t>
            </w:r>
          </w:p>
        </w:tc>
        <w:tc>
          <w:tcPr>
            <w:tcW w:w="960" w:type="dxa"/>
            <w:noWrap/>
            <w:hideMark/>
          </w:tcPr>
          <w:p w14:paraId="4B1458A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w:t>
            </w:r>
          </w:p>
        </w:tc>
      </w:tr>
      <w:tr w:rsidR="00DB1DC9" w:rsidRPr="00823579" w14:paraId="666D9AA9" w14:textId="77777777" w:rsidTr="00DB1DC9">
        <w:trPr>
          <w:trHeight w:val="300"/>
        </w:trPr>
        <w:tc>
          <w:tcPr>
            <w:tcW w:w="1279" w:type="dxa"/>
            <w:noWrap/>
            <w:hideMark/>
          </w:tcPr>
          <w:p w14:paraId="2F2C1FF2" w14:textId="77777777" w:rsidR="00DB1DC9" w:rsidRPr="00823579" w:rsidRDefault="00DB1DC9" w:rsidP="00DB1DC9">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AD251EB" w14:textId="7E99259E" w:rsidR="00DB1DC9" w:rsidRPr="00DB1DC9" w:rsidRDefault="00DB1DC9" w:rsidP="00DB1DC9">
            <w:pPr>
              <w:spacing w:line="240" w:lineRule="auto"/>
              <w:jc w:val="right"/>
              <w:rPr>
                <w:color w:val="000000"/>
                <w:sz w:val="22"/>
                <w:szCs w:val="22"/>
                <w:lang w:eastAsia="en-US"/>
              </w:rPr>
            </w:pPr>
            <w:r w:rsidRPr="00DB1DC9">
              <w:rPr>
                <w:sz w:val="22"/>
                <w:szCs w:val="22"/>
              </w:rPr>
              <w:t>0.567</w:t>
            </w:r>
          </w:p>
        </w:tc>
        <w:tc>
          <w:tcPr>
            <w:tcW w:w="960" w:type="dxa"/>
            <w:noWrap/>
            <w:hideMark/>
          </w:tcPr>
          <w:p w14:paraId="019D7765" w14:textId="79B6D712" w:rsidR="00DB1DC9" w:rsidRPr="00DB1DC9" w:rsidRDefault="00DB1DC9" w:rsidP="00DB1DC9">
            <w:pPr>
              <w:spacing w:line="240" w:lineRule="auto"/>
              <w:jc w:val="right"/>
              <w:rPr>
                <w:color w:val="000000"/>
                <w:sz w:val="22"/>
                <w:szCs w:val="22"/>
                <w:lang w:eastAsia="en-US"/>
              </w:rPr>
            </w:pPr>
            <w:r w:rsidRPr="00DB1DC9">
              <w:rPr>
                <w:sz w:val="22"/>
                <w:szCs w:val="22"/>
              </w:rPr>
              <w:t>0.791</w:t>
            </w:r>
          </w:p>
        </w:tc>
        <w:tc>
          <w:tcPr>
            <w:tcW w:w="960" w:type="dxa"/>
            <w:noWrap/>
            <w:hideMark/>
          </w:tcPr>
          <w:p w14:paraId="10FA1B10" w14:textId="3867FCCE" w:rsidR="00DB1DC9" w:rsidRPr="00DB1DC9" w:rsidRDefault="00DB1DC9" w:rsidP="00DB1DC9">
            <w:pPr>
              <w:spacing w:line="240" w:lineRule="auto"/>
              <w:jc w:val="right"/>
              <w:rPr>
                <w:color w:val="000000"/>
                <w:sz w:val="22"/>
                <w:szCs w:val="22"/>
                <w:lang w:eastAsia="en-US"/>
              </w:rPr>
            </w:pPr>
            <w:r w:rsidRPr="00DB1DC9">
              <w:rPr>
                <w:sz w:val="22"/>
                <w:szCs w:val="22"/>
              </w:rPr>
              <w:t>0.914</w:t>
            </w:r>
          </w:p>
        </w:tc>
        <w:tc>
          <w:tcPr>
            <w:tcW w:w="960" w:type="dxa"/>
            <w:noWrap/>
            <w:hideMark/>
          </w:tcPr>
          <w:p w14:paraId="65ECDF39" w14:textId="0A87ECD5" w:rsidR="00DB1DC9" w:rsidRPr="00DB1DC9" w:rsidRDefault="00DB1DC9" w:rsidP="00DB1DC9">
            <w:pPr>
              <w:spacing w:line="240" w:lineRule="auto"/>
              <w:jc w:val="right"/>
              <w:rPr>
                <w:color w:val="000000"/>
                <w:sz w:val="22"/>
                <w:szCs w:val="22"/>
                <w:lang w:eastAsia="en-US"/>
              </w:rPr>
            </w:pPr>
            <w:r w:rsidRPr="00DB1DC9">
              <w:rPr>
                <w:sz w:val="22"/>
                <w:szCs w:val="22"/>
              </w:rPr>
              <w:t>0.213</w:t>
            </w:r>
          </w:p>
        </w:tc>
        <w:tc>
          <w:tcPr>
            <w:tcW w:w="1041" w:type="dxa"/>
            <w:noWrap/>
            <w:hideMark/>
          </w:tcPr>
          <w:p w14:paraId="4B3C6BB4" w14:textId="1B9564E6" w:rsidR="00DB1DC9" w:rsidRPr="00DB1DC9" w:rsidRDefault="00DB1DC9" w:rsidP="00DB1DC9">
            <w:pPr>
              <w:spacing w:line="240" w:lineRule="auto"/>
              <w:jc w:val="right"/>
              <w:rPr>
                <w:color w:val="000000"/>
                <w:sz w:val="22"/>
                <w:szCs w:val="22"/>
                <w:lang w:eastAsia="en-US"/>
              </w:rPr>
            </w:pPr>
            <w:r w:rsidRPr="00DB1DC9">
              <w:rPr>
                <w:sz w:val="22"/>
                <w:szCs w:val="22"/>
              </w:rPr>
              <w:t>2174.633</w:t>
            </w:r>
          </w:p>
        </w:tc>
        <w:tc>
          <w:tcPr>
            <w:tcW w:w="960" w:type="dxa"/>
            <w:noWrap/>
            <w:hideMark/>
          </w:tcPr>
          <w:p w14:paraId="67FCC064" w14:textId="0B6CFF2D" w:rsidR="00DB1DC9" w:rsidRPr="00DB1DC9" w:rsidRDefault="00DB1DC9" w:rsidP="00DB1DC9">
            <w:pPr>
              <w:spacing w:line="240" w:lineRule="auto"/>
              <w:jc w:val="right"/>
              <w:rPr>
                <w:color w:val="000000"/>
                <w:sz w:val="22"/>
                <w:szCs w:val="22"/>
                <w:lang w:eastAsia="en-US"/>
              </w:rPr>
            </w:pPr>
            <w:r w:rsidRPr="00DB1DC9">
              <w:rPr>
                <w:sz w:val="22"/>
                <w:szCs w:val="22"/>
              </w:rPr>
              <w:t>1.689</w:t>
            </w:r>
          </w:p>
        </w:tc>
      </w:tr>
      <w:tr w:rsidR="005D24E1" w:rsidRPr="00823579" w14:paraId="5BF1E900" w14:textId="77777777" w:rsidTr="00DB1DC9">
        <w:trPr>
          <w:trHeight w:val="300"/>
        </w:trPr>
        <w:tc>
          <w:tcPr>
            <w:tcW w:w="1279" w:type="dxa"/>
            <w:noWrap/>
            <w:hideMark/>
          </w:tcPr>
          <w:p w14:paraId="45EB4A72"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6E93D6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34</w:t>
            </w:r>
          </w:p>
        </w:tc>
        <w:tc>
          <w:tcPr>
            <w:tcW w:w="960" w:type="dxa"/>
            <w:noWrap/>
            <w:hideMark/>
          </w:tcPr>
          <w:p w14:paraId="388A5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39</w:t>
            </w:r>
          </w:p>
        </w:tc>
        <w:tc>
          <w:tcPr>
            <w:tcW w:w="960" w:type="dxa"/>
            <w:noWrap/>
            <w:hideMark/>
          </w:tcPr>
          <w:p w14:paraId="2DC0B8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558156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06</w:t>
            </w:r>
          </w:p>
        </w:tc>
        <w:tc>
          <w:tcPr>
            <w:tcW w:w="1041" w:type="dxa"/>
            <w:noWrap/>
            <w:hideMark/>
          </w:tcPr>
          <w:p w14:paraId="5DF064A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92.392</w:t>
            </w:r>
          </w:p>
        </w:tc>
        <w:tc>
          <w:tcPr>
            <w:tcW w:w="960" w:type="dxa"/>
            <w:noWrap/>
            <w:hideMark/>
          </w:tcPr>
          <w:p w14:paraId="6A51B74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21</w:t>
            </w:r>
          </w:p>
        </w:tc>
      </w:tr>
      <w:tr w:rsidR="005D24E1" w:rsidRPr="00823579" w14:paraId="6CD179BD" w14:textId="77777777" w:rsidTr="00DB1DC9">
        <w:trPr>
          <w:trHeight w:val="300"/>
        </w:trPr>
        <w:tc>
          <w:tcPr>
            <w:tcW w:w="1279" w:type="dxa"/>
            <w:noWrap/>
            <w:hideMark/>
          </w:tcPr>
          <w:p w14:paraId="6A8491A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7AD44F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3DF3B1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48E350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539B86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31</w:t>
            </w:r>
          </w:p>
        </w:tc>
        <w:tc>
          <w:tcPr>
            <w:tcW w:w="1041" w:type="dxa"/>
            <w:noWrap/>
            <w:hideMark/>
          </w:tcPr>
          <w:p w14:paraId="1090DF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29.059</w:t>
            </w:r>
          </w:p>
        </w:tc>
        <w:tc>
          <w:tcPr>
            <w:tcW w:w="960" w:type="dxa"/>
            <w:noWrap/>
            <w:hideMark/>
          </w:tcPr>
          <w:p w14:paraId="20DD820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9</w:t>
            </w:r>
          </w:p>
        </w:tc>
      </w:tr>
      <w:tr w:rsidR="005D24E1" w:rsidRPr="00823579" w14:paraId="25F4A2BC" w14:textId="77777777" w:rsidTr="00DB1DC9">
        <w:trPr>
          <w:trHeight w:val="300"/>
        </w:trPr>
        <w:tc>
          <w:tcPr>
            <w:tcW w:w="1279" w:type="dxa"/>
            <w:noWrap/>
            <w:hideMark/>
          </w:tcPr>
          <w:p w14:paraId="3B3840E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781E672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3</w:t>
            </w:r>
          </w:p>
        </w:tc>
        <w:tc>
          <w:tcPr>
            <w:tcW w:w="960" w:type="dxa"/>
            <w:noWrap/>
            <w:hideMark/>
          </w:tcPr>
          <w:p w14:paraId="41676A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3765FB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5E8107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1</w:t>
            </w:r>
          </w:p>
        </w:tc>
        <w:tc>
          <w:tcPr>
            <w:tcW w:w="1041" w:type="dxa"/>
            <w:noWrap/>
            <w:hideMark/>
          </w:tcPr>
          <w:p w14:paraId="171AFC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100.436</w:t>
            </w:r>
          </w:p>
        </w:tc>
        <w:tc>
          <w:tcPr>
            <w:tcW w:w="960" w:type="dxa"/>
            <w:noWrap/>
            <w:hideMark/>
          </w:tcPr>
          <w:p w14:paraId="0161F4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06</w:t>
            </w:r>
          </w:p>
        </w:tc>
      </w:tr>
      <w:tr w:rsidR="009A6A8C" w:rsidRPr="00823579" w14:paraId="41E2C341" w14:textId="77777777" w:rsidTr="00DB1DC9">
        <w:trPr>
          <w:trHeight w:val="300"/>
        </w:trPr>
        <w:tc>
          <w:tcPr>
            <w:tcW w:w="1279" w:type="dxa"/>
            <w:noWrap/>
          </w:tcPr>
          <w:p w14:paraId="6BB84CA8" w14:textId="1E284A02"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861CC88" w14:textId="0AABEFB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26</w:t>
            </w:r>
          </w:p>
        </w:tc>
        <w:tc>
          <w:tcPr>
            <w:tcW w:w="960" w:type="dxa"/>
            <w:noWrap/>
          </w:tcPr>
          <w:p w14:paraId="7AF04EDA" w14:textId="01171F4A"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34</w:t>
            </w:r>
          </w:p>
        </w:tc>
        <w:tc>
          <w:tcPr>
            <w:tcW w:w="960" w:type="dxa"/>
            <w:noWrap/>
          </w:tcPr>
          <w:p w14:paraId="700DEC0A" w14:textId="6F18000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3</w:t>
            </w:r>
          </w:p>
        </w:tc>
        <w:tc>
          <w:tcPr>
            <w:tcW w:w="960" w:type="dxa"/>
            <w:noWrap/>
          </w:tcPr>
          <w:p w14:paraId="61253CBC" w14:textId="06C5AB1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34</w:t>
            </w:r>
          </w:p>
        </w:tc>
        <w:tc>
          <w:tcPr>
            <w:tcW w:w="1041" w:type="dxa"/>
            <w:noWrap/>
          </w:tcPr>
          <w:p w14:paraId="6C97D0EF" w14:textId="6842611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91.403</w:t>
            </w:r>
          </w:p>
        </w:tc>
        <w:tc>
          <w:tcPr>
            <w:tcW w:w="960" w:type="dxa"/>
            <w:noWrap/>
          </w:tcPr>
          <w:p w14:paraId="17375C75" w14:textId="55944663"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86</w:t>
            </w:r>
          </w:p>
        </w:tc>
      </w:tr>
      <w:tr w:rsidR="009A6A8C" w:rsidRPr="00823579" w14:paraId="670C59A7" w14:textId="77777777" w:rsidTr="00DB1DC9">
        <w:trPr>
          <w:trHeight w:val="300"/>
        </w:trPr>
        <w:tc>
          <w:tcPr>
            <w:tcW w:w="1279" w:type="dxa"/>
            <w:noWrap/>
            <w:hideMark/>
          </w:tcPr>
          <w:p w14:paraId="3513D2E0"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548DB2C7" w14:textId="5FFFFA0B" w:rsidR="009A6A8C" w:rsidRPr="00696CB3" w:rsidRDefault="009A6A8C" w:rsidP="009A6A8C">
            <w:pPr>
              <w:spacing w:line="240" w:lineRule="auto"/>
              <w:jc w:val="right"/>
              <w:rPr>
                <w:color w:val="000000"/>
                <w:sz w:val="22"/>
                <w:szCs w:val="22"/>
                <w:lang w:eastAsia="en-US"/>
              </w:rPr>
            </w:pPr>
            <w:r w:rsidRPr="00696CB3">
              <w:rPr>
                <w:sz w:val="22"/>
                <w:szCs w:val="22"/>
              </w:rPr>
              <w:t>0.563</w:t>
            </w:r>
          </w:p>
        </w:tc>
        <w:tc>
          <w:tcPr>
            <w:tcW w:w="960" w:type="dxa"/>
            <w:noWrap/>
            <w:hideMark/>
          </w:tcPr>
          <w:p w14:paraId="5B1064DB" w14:textId="7BD1E2A1" w:rsidR="009A6A8C" w:rsidRPr="00696CB3" w:rsidRDefault="009A6A8C" w:rsidP="009A6A8C">
            <w:pPr>
              <w:spacing w:line="240" w:lineRule="auto"/>
              <w:jc w:val="right"/>
              <w:rPr>
                <w:color w:val="000000"/>
                <w:sz w:val="22"/>
                <w:szCs w:val="22"/>
                <w:lang w:eastAsia="en-US"/>
              </w:rPr>
            </w:pPr>
            <w:r w:rsidRPr="00696CB3">
              <w:rPr>
                <w:sz w:val="22"/>
                <w:szCs w:val="22"/>
              </w:rPr>
              <w:t>0.786</w:t>
            </w:r>
          </w:p>
        </w:tc>
        <w:tc>
          <w:tcPr>
            <w:tcW w:w="960" w:type="dxa"/>
            <w:noWrap/>
            <w:hideMark/>
          </w:tcPr>
          <w:p w14:paraId="1EF9FE93" w14:textId="3DF03931" w:rsidR="009A6A8C" w:rsidRPr="00696CB3" w:rsidRDefault="009A6A8C" w:rsidP="009A6A8C">
            <w:pPr>
              <w:spacing w:line="240" w:lineRule="auto"/>
              <w:jc w:val="right"/>
              <w:rPr>
                <w:color w:val="000000"/>
                <w:sz w:val="22"/>
                <w:szCs w:val="22"/>
                <w:lang w:eastAsia="en-US"/>
              </w:rPr>
            </w:pPr>
            <w:r w:rsidRPr="00696CB3">
              <w:rPr>
                <w:sz w:val="22"/>
                <w:szCs w:val="22"/>
              </w:rPr>
              <w:t>0.914</w:t>
            </w:r>
          </w:p>
        </w:tc>
        <w:tc>
          <w:tcPr>
            <w:tcW w:w="960" w:type="dxa"/>
            <w:noWrap/>
            <w:hideMark/>
          </w:tcPr>
          <w:p w14:paraId="77A81F25" w14:textId="43CEECA2" w:rsidR="009A6A8C" w:rsidRPr="00696CB3" w:rsidRDefault="009A6A8C" w:rsidP="009A6A8C">
            <w:pPr>
              <w:spacing w:line="240" w:lineRule="auto"/>
              <w:jc w:val="right"/>
              <w:rPr>
                <w:color w:val="000000"/>
                <w:sz w:val="22"/>
                <w:szCs w:val="22"/>
                <w:lang w:eastAsia="en-US"/>
              </w:rPr>
            </w:pPr>
            <w:r w:rsidRPr="00696CB3">
              <w:rPr>
                <w:sz w:val="22"/>
                <w:szCs w:val="22"/>
              </w:rPr>
              <w:t>0.210</w:t>
            </w:r>
          </w:p>
        </w:tc>
        <w:tc>
          <w:tcPr>
            <w:tcW w:w="1041" w:type="dxa"/>
            <w:noWrap/>
            <w:hideMark/>
          </w:tcPr>
          <w:p w14:paraId="07BFD52B" w14:textId="7458E8E7" w:rsidR="009A6A8C" w:rsidRPr="00696CB3" w:rsidRDefault="009A6A8C" w:rsidP="009A6A8C">
            <w:pPr>
              <w:spacing w:line="240" w:lineRule="auto"/>
              <w:jc w:val="right"/>
              <w:rPr>
                <w:color w:val="000000"/>
                <w:sz w:val="22"/>
                <w:szCs w:val="22"/>
                <w:lang w:eastAsia="en-US"/>
              </w:rPr>
            </w:pPr>
            <w:r w:rsidRPr="00696CB3">
              <w:rPr>
                <w:sz w:val="22"/>
                <w:szCs w:val="22"/>
              </w:rPr>
              <w:t>2158.337</w:t>
            </w:r>
          </w:p>
        </w:tc>
        <w:tc>
          <w:tcPr>
            <w:tcW w:w="960" w:type="dxa"/>
            <w:noWrap/>
            <w:hideMark/>
          </w:tcPr>
          <w:p w14:paraId="65617683" w14:textId="11EBCEE5" w:rsidR="009A6A8C" w:rsidRPr="00696CB3" w:rsidRDefault="009A6A8C" w:rsidP="009A6A8C">
            <w:pPr>
              <w:spacing w:line="240" w:lineRule="auto"/>
              <w:jc w:val="right"/>
              <w:rPr>
                <w:color w:val="000000"/>
                <w:sz w:val="22"/>
                <w:szCs w:val="22"/>
                <w:lang w:eastAsia="en-US"/>
              </w:rPr>
            </w:pPr>
            <w:r w:rsidRPr="00696CB3">
              <w:rPr>
                <w:sz w:val="22"/>
                <w:szCs w:val="22"/>
              </w:rPr>
              <w:t>1.715</w:t>
            </w:r>
          </w:p>
        </w:tc>
      </w:tr>
      <w:tr w:rsidR="009A6A8C" w:rsidRPr="00823579" w14:paraId="5E0AFC4B" w14:textId="77777777" w:rsidTr="00DB1DC9">
        <w:trPr>
          <w:trHeight w:val="300"/>
        </w:trPr>
        <w:tc>
          <w:tcPr>
            <w:tcW w:w="1279" w:type="dxa"/>
            <w:noWrap/>
            <w:hideMark/>
          </w:tcPr>
          <w:p w14:paraId="5FD8423E"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067237E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71</w:t>
            </w:r>
          </w:p>
        </w:tc>
        <w:tc>
          <w:tcPr>
            <w:tcW w:w="960" w:type="dxa"/>
            <w:noWrap/>
            <w:hideMark/>
          </w:tcPr>
          <w:p w14:paraId="66D7DB5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96</w:t>
            </w:r>
          </w:p>
        </w:tc>
        <w:tc>
          <w:tcPr>
            <w:tcW w:w="960" w:type="dxa"/>
            <w:noWrap/>
            <w:hideMark/>
          </w:tcPr>
          <w:p w14:paraId="020719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656E50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5415647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55.052</w:t>
            </w:r>
          </w:p>
        </w:tc>
        <w:tc>
          <w:tcPr>
            <w:tcW w:w="960" w:type="dxa"/>
            <w:noWrap/>
            <w:hideMark/>
          </w:tcPr>
          <w:p w14:paraId="53BB93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22</w:t>
            </w:r>
          </w:p>
        </w:tc>
      </w:tr>
      <w:tr w:rsidR="009A6A8C" w:rsidRPr="00823579" w14:paraId="1066B16B" w14:textId="77777777" w:rsidTr="00DB1DC9">
        <w:trPr>
          <w:trHeight w:val="300"/>
        </w:trPr>
        <w:tc>
          <w:tcPr>
            <w:tcW w:w="1279" w:type="dxa"/>
            <w:noWrap/>
            <w:hideMark/>
          </w:tcPr>
          <w:p w14:paraId="667DB13F"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F059C3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4</w:t>
            </w:r>
          </w:p>
        </w:tc>
        <w:tc>
          <w:tcPr>
            <w:tcW w:w="960" w:type="dxa"/>
            <w:noWrap/>
            <w:hideMark/>
          </w:tcPr>
          <w:p w14:paraId="1547047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09</w:t>
            </w:r>
          </w:p>
        </w:tc>
        <w:tc>
          <w:tcPr>
            <w:tcW w:w="960" w:type="dxa"/>
            <w:noWrap/>
            <w:hideMark/>
          </w:tcPr>
          <w:p w14:paraId="6083D18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3C090E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4</w:t>
            </w:r>
          </w:p>
        </w:tc>
        <w:tc>
          <w:tcPr>
            <w:tcW w:w="1041" w:type="dxa"/>
            <w:noWrap/>
            <w:hideMark/>
          </w:tcPr>
          <w:p w14:paraId="4270517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844.804</w:t>
            </w:r>
          </w:p>
        </w:tc>
        <w:tc>
          <w:tcPr>
            <w:tcW w:w="960" w:type="dxa"/>
            <w:noWrap/>
            <w:hideMark/>
          </w:tcPr>
          <w:p w14:paraId="69F252F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547</w:t>
            </w:r>
          </w:p>
        </w:tc>
      </w:tr>
    </w:tbl>
    <w:p w14:paraId="58BD2E90" w14:textId="3EA0844F" w:rsidR="005D24E1" w:rsidRPr="00823579" w:rsidRDefault="005D24E1" w:rsidP="002D1BEE"/>
    <w:p w14:paraId="2F00A510" w14:textId="607416C6" w:rsidR="005D24E1" w:rsidRPr="00823579" w:rsidRDefault="00AB2C36" w:rsidP="002D1BEE">
      <w:r>
        <w:lastRenderedPageBreak/>
        <w:t xml:space="preserve">As the number of clusters increases, the complexity does so as well, which </w:t>
      </w:r>
      <w:proofErr w:type="spellStart"/>
      <w:r>
        <w:t>favours</w:t>
      </w:r>
      <w:proofErr w:type="spellEnd"/>
      <w:r>
        <w:t xml:space="preserve"> the deep clustering methods. DDC emerges as the top performer for this dataset with the high scores across all metrics, followed closely by DEC and IDEC.</w:t>
      </w:r>
      <w:r w:rsidR="00E02366">
        <w:t xml:space="preserve"> </w:t>
      </w:r>
      <w:proofErr w:type="spellStart"/>
      <w:r w:rsidR="00E02366">
        <w:t>Slighly</w:t>
      </w:r>
      <w:proofErr w:type="spellEnd"/>
      <w:r w:rsidR="00E02366">
        <w:t xml:space="preserve"> lower performance than these methods, yet still higher than traditional methods were obtained by </w:t>
      </w:r>
      <w:proofErr w:type="spellStart"/>
      <w:r w:rsidR="00E02366">
        <w:t>AceDeC</w:t>
      </w:r>
      <w:proofErr w:type="spellEnd"/>
      <w:r w:rsidR="00E02366">
        <w:t xml:space="preserve">, DCN, </w:t>
      </w:r>
      <w:proofErr w:type="spellStart"/>
      <w:r w:rsidR="00E02366">
        <w:t>DipEncoder</w:t>
      </w:r>
      <w:proofErr w:type="spellEnd"/>
      <w:r w:rsidR="00E02366">
        <w:t xml:space="preserve"> and </w:t>
      </w:r>
      <w:proofErr w:type="spellStart"/>
      <w:r w:rsidR="00E02366">
        <w:t>VaDE</w:t>
      </w:r>
      <w:proofErr w:type="spellEnd"/>
      <w:r w:rsidR="00E02366">
        <w:t xml:space="preserve">. At the same time, a subset of deep clustering methods </w:t>
      </w:r>
      <w:proofErr w:type="gramStart"/>
      <w:r w:rsidR="00E02366">
        <w:t>were</w:t>
      </w:r>
      <w:proofErr w:type="gramEnd"/>
      <w:r w:rsidR="00E02366">
        <w:t xml:space="preserve"> on par with the traditional methods, specifically DKM, </w:t>
      </w:r>
      <w:proofErr w:type="spellStart"/>
      <w:r w:rsidR="00E02366">
        <w:t>DipDECK</w:t>
      </w:r>
      <w:proofErr w:type="spellEnd"/>
      <w:r w:rsidR="00E02366">
        <w:t xml:space="preserve"> and N2D. As with the case of Sim4, AEC and </w:t>
      </w:r>
      <w:proofErr w:type="spellStart"/>
      <w:r w:rsidR="00E02366">
        <w:t>DeepECT</w:t>
      </w:r>
      <w:proofErr w:type="spellEnd"/>
      <w:r w:rsidR="00E02366">
        <w:t xml:space="preserve"> have the lowest scores for this dataset as well. </w:t>
      </w:r>
    </w:p>
    <w:p w14:paraId="2FB28476" w14:textId="550712E4" w:rsidR="005D24E1" w:rsidRPr="00823579" w:rsidRDefault="007565B2" w:rsidP="002D1BEE">
      <w:r w:rsidRPr="00823579">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9122126" w14:textId="77777777" w:rsidTr="00696CB3">
        <w:trPr>
          <w:trHeight w:val="300"/>
        </w:trPr>
        <w:tc>
          <w:tcPr>
            <w:tcW w:w="1279" w:type="dxa"/>
            <w:noWrap/>
            <w:hideMark/>
          </w:tcPr>
          <w:p w14:paraId="1195C691" w14:textId="009C0E11"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39EF667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303BC3F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FDAC76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0720BC5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DE6549D"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5848B9F0"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2C454983" w14:textId="77777777" w:rsidTr="00696CB3">
        <w:trPr>
          <w:trHeight w:val="300"/>
        </w:trPr>
        <w:tc>
          <w:tcPr>
            <w:tcW w:w="1279" w:type="dxa"/>
            <w:noWrap/>
            <w:hideMark/>
          </w:tcPr>
          <w:p w14:paraId="478E9D66"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45392F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3DEB3B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044896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5</w:t>
            </w:r>
          </w:p>
        </w:tc>
        <w:tc>
          <w:tcPr>
            <w:tcW w:w="960" w:type="dxa"/>
            <w:noWrap/>
            <w:hideMark/>
          </w:tcPr>
          <w:p w14:paraId="6FD54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1041" w:type="dxa"/>
            <w:noWrap/>
            <w:hideMark/>
          </w:tcPr>
          <w:p w14:paraId="647606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78.532</w:t>
            </w:r>
          </w:p>
        </w:tc>
        <w:tc>
          <w:tcPr>
            <w:tcW w:w="960" w:type="dxa"/>
            <w:noWrap/>
            <w:hideMark/>
          </w:tcPr>
          <w:p w14:paraId="1EF15B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15</w:t>
            </w:r>
          </w:p>
        </w:tc>
      </w:tr>
      <w:tr w:rsidR="005D24E1" w:rsidRPr="00823579" w14:paraId="1B4EFAE4" w14:textId="77777777" w:rsidTr="00696CB3">
        <w:trPr>
          <w:trHeight w:val="300"/>
        </w:trPr>
        <w:tc>
          <w:tcPr>
            <w:tcW w:w="1279" w:type="dxa"/>
            <w:noWrap/>
            <w:hideMark/>
          </w:tcPr>
          <w:p w14:paraId="7921FC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27D095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6</w:t>
            </w:r>
          </w:p>
        </w:tc>
        <w:tc>
          <w:tcPr>
            <w:tcW w:w="960" w:type="dxa"/>
            <w:noWrap/>
            <w:hideMark/>
          </w:tcPr>
          <w:p w14:paraId="07F61B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w:t>
            </w:r>
          </w:p>
        </w:tc>
        <w:tc>
          <w:tcPr>
            <w:tcW w:w="960" w:type="dxa"/>
            <w:noWrap/>
            <w:hideMark/>
          </w:tcPr>
          <w:p w14:paraId="078D01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47921F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5</w:t>
            </w:r>
          </w:p>
        </w:tc>
        <w:tc>
          <w:tcPr>
            <w:tcW w:w="1041" w:type="dxa"/>
            <w:noWrap/>
            <w:hideMark/>
          </w:tcPr>
          <w:p w14:paraId="4BBFFA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97.716</w:t>
            </w:r>
          </w:p>
        </w:tc>
        <w:tc>
          <w:tcPr>
            <w:tcW w:w="960" w:type="dxa"/>
            <w:noWrap/>
            <w:hideMark/>
          </w:tcPr>
          <w:p w14:paraId="1EF0EA0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63</w:t>
            </w:r>
          </w:p>
        </w:tc>
      </w:tr>
      <w:tr w:rsidR="005D24E1" w:rsidRPr="00823579" w14:paraId="46B7BC03" w14:textId="77777777" w:rsidTr="00696CB3">
        <w:trPr>
          <w:trHeight w:val="300"/>
        </w:trPr>
        <w:tc>
          <w:tcPr>
            <w:tcW w:w="1279" w:type="dxa"/>
            <w:noWrap/>
            <w:hideMark/>
          </w:tcPr>
          <w:p w14:paraId="3FFBC95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396786D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53ABB7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5</w:t>
            </w:r>
          </w:p>
        </w:tc>
        <w:tc>
          <w:tcPr>
            <w:tcW w:w="960" w:type="dxa"/>
            <w:noWrap/>
            <w:hideMark/>
          </w:tcPr>
          <w:p w14:paraId="7DAF40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w:t>
            </w:r>
          </w:p>
        </w:tc>
        <w:tc>
          <w:tcPr>
            <w:tcW w:w="960" w:type="dxa"/>
            <w:noWrap/>
            <w:hideMark/>
          </w:tcPr>
          <w:p w14:paraId="47579D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1041" w:type="dxa"/>
            <w:noWrap/>
            <w:hideMark/>
          </w:tcPr>
          <w:p w14:paraId="0746C00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42.436</w:t>
            </w:r>
          </w:p>
        </w:tc>
        <w:tc>
          <w:tcPr>
            <w:tcW w:w="960" w:type="dxa"/>
            <w:noWrap/>
            <w:hideMark/>
          </w:tcPr>
          <w:p w14:paraId="404233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09</w:t>
            </w:r>
          </w:p>
        </w:tc>
      </w:tr>
      <w:tr w:rsidR="005D24E1" w:rsidRPr="00823579" w14:paraId="46D613F2" w14:textId="77777777" w:rsidTr="00696CB3">
        <w:trPr>
          <w:trHeight w:val="300"/>
        </w:trPr>
        <w:tc>
          <w:tcPr>
            <w:tcW w:w="1279" w:type="dxa"/>
            <w:noWrap/>
            <w:hideMark/>
          </w:tcPr>
          <w:p w14:paraId="11B49629"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57F158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9</w:t>
            </w:r>
          </w:p>
        </w:tc>
        <w:tc>
          <w:tcPr>
            <w:tcW w:w="960" w:type="dxa"/>
            <w:noWrap/>
            <w:hideMark/>
          </w:tcPr>
          <w:p w14:paraId="60ED07C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005090C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4</w:t>
            </w:r>
          </w:p>
        </w:tc>
        <w:tc>
          <w:tcPr>
            <w:tcW w:w="960" w:type="dxa"/>
            <w:noWrap/>
            <w:hideMark/>
          </w:tcPr>
          <w:p w14:paraId="2DCDCA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AD8A5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87.26</w:t>
            </w:r>
          </w:p>
        </w:tc>
        <w:tc>
          <w:tcPr>
            <w:tcW w:w="960" w:type="dxa"/>
            <w:noWrap/>
            <w:hideMark/>
          </w:tcPr>
          <w:p w14:paraId="745DA0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65</w:t>
            </w:r>
          </w:p>
        </w:tc>
      </w:tr>
      <w:tr w:rsidR="005D24E1" w:rsidRPr="00823579" w14:paraId="2ECD22B2" w14:textId="77777777" w:rsidTr="00696CB3">
        <w:trPr>
          <w:trHeight w:val="300"/>
        </w:trPr>
        <w:tc>
          <w:tcPr>
            <w:tcW w:w="1279" w:type="dxa"/>
            <w:noWrap/>
            <w:hideMark/>
          </w:tcPr>
          <w:p w14:paraId="1DC7F6A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1B4ECA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17</w:t>
            </w:r>
          </w:p>
        </w:tc>
        <w:tc>
          <w:tcPr>
            <w:tcW w:w="960" w:type="dxa"/>
            <w:noWrap/>
            <w:hideMark/>
          </w:tcPr>
          <w:p w14:paraId="38AC01F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45</w:t>
            </w:r>
          </w:p>
        </w:tc>
        <w:tc>
          <w:tcPr>
            <w:tcW w:w="960" w:type="dxa"/>
            <w:noWrap/>
            <w:hideMark/>
          </w:tcPr>
          <w:p w14:paraId="39D435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2</w:t>
            </w:r>
          </w:p>
        </w:tc>
        <w:tc>
          <w:tcPr>
            <w:tcW w:w="960" w:type="dxa"/>
            <w:noWrap/>
            <w:hideMark/>
          </w:tcPr>
          <w:p w14:paraId="1D0BADE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61</w:t>
            </w:r>
          </w:p>
        </w:tc>
        <w:tc>
          <w:tcPr>
            <w:tcW w:w="1041" w:type="dxa"/>
            <w:noWrap/>
            <w:hideMark/>
          </w:tcPr>
          <w:p w14:paraId="641AF5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2.916</w:t>
            </w:r>
          </w:p>
        </w:tc>
        <w:tc>
          <w:tcPr>
            <w:tcW w:w="960" w:type="dxa"/>
            <w:noWrap/>
            <w:hideMark/>
          </w:tcPr>
          <w:p w14:paraId="7940320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34</w:t>
            </w:r>
          </w:p>
        </w:tc>
      </w:tr>
      <w:tr w:rsidR="005D24E1" w:rsidRPr="00823579" w14:paraId="02CDCBA7" w14:textId="77777777" w:rsidTr="00696CB3">
        <w:trPr>
          <w:trHeight w:val="300"/>
        </w:trPr>
        <w:tc>
          <w:tcPr>
            <w:tcW w:w="1279" w:type="dxa"/>
            <w:noWrap/>
            <w:hideMark/>
          </w:tcPr>
          <w:p w14:paraId="0EB8D7D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643C158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701313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2</w:t>
            </w:r>
          </w:p>
        </w:tc>
        <w:tc>
          <w:tcPr>
            <w:tcW w:w="960" w:type="dxa"/>
            <w:noWrap/>
            <w:hideMark/>
          </w:tcPr>
          <w:p w14:paraId="26ED0E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3</w:t>
            </w:r>
          </w:p>
        </w:tc>
        <w:tc>
          <w:tcPr>
            <w:tcW w:w="960" w:type="dxa"/>
            <w:noWrap/>
            <w:hideMark/>
          </w:tcPr>
          <w:p w14:paraId="6F55E8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7</w:t>
            </w:r>
          </w:p>
        </w:tc>
        <w:tc>
          <w:tcPr>
            <w:tcW w:w="1041" w:type="dxa"/>
            <w:noWrap/>
            <w:hideMark/>
          </w:tcPr>
          <w:p w14:paraId="4DBA374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79.012</w:t>
            </w:r>
          </w:p>
        </w:tc>
        <w:tc>
          <w:tcPr>
            <w:tcW w:w="960" w:type="dxa"/>
            <w:noWrap/>
            <w:hideMark/>
          </w:tcPr>
          <w:p w14:paraId="7BE7B3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51</w:t>
            </w:r>
          </w:p>
        </w:tc>
      </w:tr>
      <w:tr w:rsidR="005D24E1" w:rsidRPr="00823579" w14:paraId="02AF04BA" w14:textId="77777777" w:rsidTr="00696CB3">
        <w:trPr>
          <w:trHeight w:val="300"/>
        </w:trPr>
        <w:tc>
          <w:tcPr>
            <w:tcW w:w="1279" w:type="dxa"/>
            <w:noWrap/>
            <w:hideMark/>
          </w:tcPr>
          <w:p w14:paraId="2C0A80F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A0144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0DB417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9</w:t>
            </w:r>
          </w:p>
        </w:tc>
        <w:tc>
          <w:tcPr>
            <w:tcW w:w="960" w:type="dxa"/>
            <w:noWrap/>
            <w:hideMark/>
          </w:tcPr>
          <w:p w14:paraId="50F88E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p>
        </w:tc>
        <w:tc>
          <w:tcPr>
            <w:tcW w:w="960" w:type="dxa"/>
            <w:noWrap/>
            <w:hideMark/>
          </w:tcPr>
          <w:p w14:paraId="6A8793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4</w:t>
            </w:r>
          </w:p>
        </w:tc>
        <w:tc>
          <w:tcPr>
            <w:tcW w:w="1041" w:type="dxa"/>
            <w:noWrap/>
            <w:hideMark/>
          </w:tcPr>
          <w:p w14:paraId="6E3AA4C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57.975</w:t>
            </w:r>
          </w:p>
        </w:tc>
        <w:tc>
          <w:tcPr>
            <w:tcW w:w="960" w:type="dxa"/>
            <w:noWrap/>
            <w:hideMark/>
          </w:tcPr>
          <w:p w14:paraId="5AD043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23</w:t>
            </w:r>
          </w:p>
        </w:tc>
      </w:tr>
      <w:tr w:rsidR="005D24E1" w:rsidRPr="00823579" w14:paraId="29ADD10C" w14:textId="77777777" w:rsidTr="00696CB3">
        <w:trPr>
          <w:trHeight w:val="300"/>
        </w:trPr>
        <w:tc>
          <w:tcPr>
            <w:tcW w:w="1279" w:type="dxa"/>
            <w:noWrap/>
            <w:hideMark/>
          </w:tcPr>
          <w:p w14:paraId="0F54F71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997E494" w14:textId="289F4DE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929</w:t>
            </w:r>
          </w:p>
        </w:tc>
        <w:tc>
          <w:tcPr>
            <w:tcW w:w="960" w:type="dxa"/>
            <w:noWrap/>
            <w:hideMark/>
          </w:tcPr>
          <w:p w14:paraId="6328ED96" w14:textId="26109F56"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w:t>
            </w:r>
            <w:r w:rsidR="00B61EB2">
              <w:rPr>
                <w:color w:val="000000"/>
                <w:sz w:val="22"/>
                <w:szCs w:val="22"/>
                <w:lang w:eastAsia="en-US"/>
              </w:rPr>
              <w:t>61</w:t>
            </w:r>
          </w:p>
        </w:tc>
        <w:tc>
          <w:tcPr>
            <w:tcW w:w="960" w:type="dxa"/>
            <w:noWrap/>
            <w:hideMark/>
          </w:tcPr>
          <w:p w14:paraId="342F7BF1" w14:textId="0ADCA5DD"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r w:rsidR="00B61EB2">
              <w:rPr>
                <w:color w:val="000000"/>
                <w:sz w:val="22"/>
                <w:szCs w:val="22"/>
                <w:lang w:eastAsia="en-US"/>
              </w:rPr>
              <w:t>3</w:t>
            </w:r>
          </w:p>
        </w:tc>
        <w:tc>
          <w:tcPr>
            <w:tcW w:w="960" w:type="dxa"/>
            <w:noWrap/>
            <w:hideMark/>
          </w:tcPr>
          <w:p w14:paraId="1CB2AE56" w14:textId="7730C0FB"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329</w:t>
            </w:r>
          </w:p>
        </w:tc>
        <w:tc>
          <w:tcPr>
            <w:tcW w:w="1041" w:type="dxa"/>
            <w:noWrap/>
            <w:hideMark/>
          </w:tcPr>
          <w:p w14:paraId="0DD6CE4B" w14:textId="5F8B7603"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w:t>
            </w:r>
            <w:r w:rsidR="00B61EB2">
              <w:rPr>
                <w:color w:val="000000"/>
                <w:sz w:val="22"/>
                <w:szCs w:val="22"/>
                <w:lang w:eastAsia="en-US"/>
              </w:rPr>
              <w:t>782</w:t>
            </w:r>
            <w:r w:rsidRPr="00823579">
              <w:rPr>
                <w:color w:val="000000"/>
                <w:sz w:val="22"/>
                <w:szCs w:val="22"/>
                <w:lang w:eastAsia="en-US"/>
              </w:rPr>
              <w:t>.</w:t>
            </w:r>
            <w:r w:rsidR="00B61EB2">
              <w:rPr>
                <w:color w:val="000000"/>
                <w:sz w:val="22"/>
                <w:szCs w:val="22"/>
                <w:lang w:eastAsia="en-US"/>
              </w:rPr>
              <w:t>337</w:t>
            </w:r>
          </w:p>
        </w:tc>
        <w:tc>
          <w:tcPr>
            <w:tcW w:w="960" w:type="dxa"/>
            <w:noWrap/>
            <w:hideMark/>
          </w:tcPr>
          <w:p w14:paraId="04B4DDCE" w14:textId="3B4B8DEC"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w:t>
            </w:r>
            <w:r w:rsidR="00B61EB2">
              <w:rPr>
                <w:color w:val="000000"/>
                <w:sz w:val="22"/>
                <w:szCs w:val="22"/>
                <w:lang w:eastAsia="en-US"/>
              </w:rPr>
              <w:t>22</w:t>
            </w:r>
          </w:p>
        </w:tc>
      </w:tr>
      <w:tr w:rsidR="005D24E1" w:rsidRPr="00823579" w14:paraId="4D076B21" w14:textId="77777777" w:rsidTr="00696CB3">
        <w:trPr>
          <w:trHeight w:val="300"/>
        </w:trPr>
        <w:tc>
          <w:tcPr>
            <w:tcW w:w="1279" w:type="dxa"/>
            <w:noWrap/>
            <w:hideMark/>
          </w:tcPr>
          <w:p w14:paraId="4A097D9B"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69248C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42</w:t>
            </w:r>
          </w:p>
        </w:tc>
        <w:tc>
          <w:tcPr>
            <w:tcW w:w="960" w:type="dxa"/>
            <w:noWrap/>
            <w:hideMark/>
          </w:tcPr>
          <w:p w14:paraId="3A3AB17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5</w:t>
            </w:r>
          </w:p>
        </w:tc>
        <w:tc>
          <w:tcPr>
            <w:tcW w:w="960" w:type="dxa"/>
            <w:noWrap/>
            <w:hideMark/>
          </w:tcPr>
          <w:p w14:paraId="78B650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0548D7B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6</w:t>
            </w:r>
          </w:p>
        </w:tc>
        <w:tc>
          <w:tcPr>
            <w:tcW w:w="1041" w:type="dxa"/>
            <w:noWrap/>
            <w:hideMark/>
          </w:tcPr>
          <w:p w14:paraId="568898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57.001</w:t>
            </w:r>
          </w:p>
        </w:tc>
        <w:tc>
          <w:tcPr>
            <w:tcW w:w="960" w:type="dxa"/>
            <w:noWrap/>
            <w:hideMark/>
          </w:tcPr>
          <w:p w14:paraId="515F38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23</w:t>
            </w:r>
          </w:p>
        </w:tc>
      </w:tr>
      <w:tr w:rsidR="005D24E1" w:rsidRPr="00823579" w14:paraId="57C4563A" w14:textId="77777777" w:rsidTr="00696CB3">
        <w:trPr>
          <w:trHeight w:val="300"/>
        </w:trPr>
        <w:tc>
          <w:tcPr>
            <w:tcW w:w="1279" w:type="dxa"/>
            <w:noWrap/>
            <w:hideMark/>
          </w:tcPr>
          <w:p w14:paraId="30A5A8A8"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5E43FC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w:t>
            </w:r>
          </w:p>
        </w:tc>
        <w:tc>
          <w:tcPr>
            <w:tcW w:w="960" w:type="dxa"/>
            <w:noWrap/>
            <w:hideMark/>
          </w:tcPr>
          <w:p w14:paraId="713832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13F61BD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6397AC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2</w:t>
            </w:r>
          </w:p>
        </w:tc>
        <w:tc>
          <w:tcPr>
            <w:tcW w:w="1041" w:type="dxa"/>
            <w:noWrap/>
            <w:hideMark/>
          </w:tcPr>
          <w:p w14:paraId="4CB416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749.833</w:t>
            </w:r>
          </w:p>
        </w:tc>
        <w:tc>
          <w:tcPr>
            <w:tcW w:w="960" w:type="dxa"/>
            <w:noWrap/>
            <w:hideMark/>
          </w:tcPr>
          <w:p w14:paraId="33DD9C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9</w:t>
            </w:r>
          </w:p>
        </w:tc>
      </w:tr>
      <w:tr w:rsidR="005D24E1" w:rsidRPr="00823579" w14:paraId="36B4EA85" w14:textId="77777777" w:rsidTr="00696CB3">
        <w:trPr>
          <w:trHeight w:val="300"/>
        </w:trPr>
        <w:tc>
          <w:tcPr>
            <w:tcW w:w="1279" w:type="dxa"/>
            <w:noWrap/>
            <w:hideMark/>
          </w:tcPr>
          <w:p w14:paraId="222CE2FD"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2F0CB7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3</w:t>
            </w:r>
          </w:p>
        </w:tc>
        <w:tc>
          <w:tcPr>
            <w:tcW w:w="960" w:type="dxa"/>
            <w:noWrap/>
            <w:hideMark/>
          </w:tcPr>
          <w:p w14:paraId="15E142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9</w:t>
            </w:r>
          </w:p>
        </w:tc>
        <w:tc>
          <w:tcPr>
            <w:tcW w:w="960" w:type="dxa"/>
            <w:noWrap/>
            <w:hideMark/>
          </w:tcPr>
          <w:p w14:paraId="7DCB36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4</w:t>
            </w:r>
          </w:p>
        </w:tc>
        <w:tc>
          <w:tcPr>
            <w:tcW w:w="960" w:type="dxa"/>
            <w:noWrap/>
            <w:hideMark/>
          </w:tcPr>
          <w:p w14:paraId="77FED8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06BE043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50.916</w:t>
            </w:r>
          </w:p>
        </w:tc>
        <w:tc>
          <w:tcPr>
            <w:tcW w:w="960" w:type="dxa"/>
            <w:noWrap/>
            <w:hideMark/>
          </w:tcPr>
          <w:p w14:paraId="42B50C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43</w:t>
            </w:r>
          </w:p>
        </w:tc>
      </w:tr>
      <w:tr w:rsidR="009A6A8C" w:rsidRPr="00823579" w14:paraId="0FF56C6B" w14:textId="77777777" w:rsidTr="00696CB3">
        <w:trPr>
          <w:trHeight w:val="300"/>
        </w:trPr>
        <w:tc>
          <w:tcPr>
            <w:tcW w:w="1279" w:type="dxa"/>
            <w:noWrap/>
          </w:tcPr>
          <w:p w14:paraId="0589B35B" w14:textId="1F025FF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EB256A5" w14:textId="3928493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4</w:t>
            </w:r>
          </w:p>
        </w:tc>
        <w:tc>
          <w:tcPr>
            <w:tcW w:w="960" w:type="dxa"/>
            <w:noWrap/>
          </w:tcPr>
          <w:p w14:paraId="6AB2AE56" w14:textId="598CBB0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8</w:t>
            </w:r>
          </w:p>
        </w:tc>
        <w:tc>
          <w:tcPr>
            <w:tcW w:w="960" w:type="dxa"/>
            <w:noWrap/>
          </w:tcPr>
          <w:p w14:paraId="63D7147F" w14:textId="06F11BA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7</w:t>
            </w:r>
          </w:p>
        </w:tc>
        <w:tc>
          <w:tcPr>
            <w:tcW w:w="960" w:type="dxa"/>
            <w:noWrap/>
          </w:tcPr>
          <w:p w14:paraId="4D3A449F" w14:textId="6ABD6F3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5</w:t>
            </w:r>
          </w:p>
        </w:tc>
        <w:tc>
          <w:tcPr>
            <w:tcW w:w="1041" w:type="dxa"/>
            <w:noWrap/>
          </w:tcPr>
          <w:p w14:paraId="4F676499" w14:textId="005F68C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564.708</w:t>
            </w:r>
          </w:p>
        </w:tc>
        <w:tc>
          <w:tcPr>
            <w:tcW w:w="960" w:type="dxa"/>
            <w:noWrap/>
          </w:tcPr>
          <w:p w14:paraId="4C8B1D72" w14:textId="6743095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46</w:t>
            </w:r>
          </w:p>
        </w:tc>
      </w:tr>
      <w:tr w:rsidR="009A6A8C" w:rsidRPr="00823579" w14:paraId="64C4C712" w14:textId="77777777" w:rsidTr="00696CB3">
        <w:trPr>
          <w:trHeight w:val="300"/>
        </w:trPr>
        <w:tc>
          <w:tcPr>
            <w:tcW w:w="1279" w:type="dxa"/>
            <w:noWrap/>
            <w:hideMark/>
          </w:tcPr>
          <w:p w14:paraId="5595D2B2"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6FC0E375" w14:textId="2D64DA16" w:rsidR="009A6A8C" w:rsidRPr="00696CB3" w:rsidRDefault="009A6A8C" w:rsidP="009A6A8C">
            <w:pPr>
              <w:spacing w:line="240" w:lineRule="auto"/>
              <w:jc w:val="right"/>
              <w:rPr>
                <w:color w:val="000000"/>
                <w:sz w:val="22"/>
                <w:szCs w:val="22"/>
                <w:lang w:eastAsia="en-US"/>
              </w:rPr>
            </w:pPr>
            <w:r w:rsidRPr="00696CB3">
              <w:rPr>
                <w:sz w:val="22"/>
                <w:szCs w:val="22"/>
              </w:rPr>
              <w:t>0.930</w:t>
            </w:r>
          </w:p>
        </w:tc>
        <w:tc>
          <w:tcPr>
            <w:tcW w:w="960" w:type="dxa"/>
            <w:noWrap/>
            <w:hideMark/>
          </w:tcPr>
          <w:p w14:paraId="55E2F5D1" w14:textId="140E1F0A" w:rsidR="009A6A8C" w:rsidRPr="00696CB3" w:rsidRDefault="009A6A8C" w:rsidP="009A6A8C">
            <w:pPr>
              <w:spacing w:line="240" w:lineRule="auto"/>
              <w:jc w:val="right"/>
              <w:rPr>
                <w:color w:val="000000"/>
                <w:sz w:val="22"/>
                <w:szCs w:val="22"/>
                <w:lang w:eastAsia="en-US"/>
              </w:rPr>
            </w:pPr>
            <w:r w:rsidRPr="00696CB3">
              <w:rPr>
                <w:sz w:val="22"/>
                <w:szCs w:val="22"/>
              </w:rPr>
              <w:t>0.960</w:t>
            </w:r>
          </w:p>
        </w:tc>
        <w:tc>
          <w:tcPr>
            <w:tcW w:w="960" w:type="dxa"/>
            <w:noWrap/>
            <w:hideMark/>
          </w:tcPr>
          <w:p w14:paraId="7EFD2591" w14:textId="7CC96E03" w:rsidR="009A6A8C" w:rsidRPr="00696CB3" w:rsidRDefault="009A6A8C" w:rsidP="009A6A8C">
            <w:pPr>
              <w:spacing w:line="240" w:lineRule="auto"/>
              <w:jc w:val="right"/>
              <w:rPr>
                <w:color w:val="000000"/>
                <w:sz w:val="22"/>
                <w:szCs w:val="22"/>
                <w:lang w:eastAsia="en-US"/>
              </w:rPr>
            </w:pPr>
            <w:r w:rsidRPr="00696CB3">
              <w:rPr>
                <w:sz w:val="22"/>
                <w:szCs w:val="22"/>
              </w:rPr>
              <w:t>0.953</w:t>
            </w:r>
          </w:p>
        </w:tc>
        <w:tc>
          <w:tcPr>
            <w:tcW w:w="960" w:type="dxa"/>
            <w:noWrap/>
            <w:hideMark/>
          </w:tcPr>
          <w:p w14:paraId="5097394A" w14:textId="568E6FCF" w:rsidR="009A6A8C" w:rsidRPr="00696CB3" w:rsidRDefault="009A6A8C" w:rsidP="009A6A8C">
            <w:pPr>
              <w:spacing w:line="240" w:lineRule="auto"/>
              <w:jc w:val="right"/>
              <w:rPr>
                <w:color w:val="000000"/>
                <w:sz w:val="22"/>
                <w:szCs w:val="22"/>
                <w:lang w:eastAsia="en-US"/>
              </w:rPr>
            </w:pPr>
            <w:r w:rsidRPr="00696CB3">
              <w:rPr>
                <w:sz w:val="22"/>
                <w:szCs w:val="22"/>
              </w:rPr>
              <w:t>0.329</w:t>
            </w:r>
          </w:p>
        </w:tc>
        <w:tc>
          <w:tcPr>
            <w:tcW w:w="1041" w:type="dxa"/>
            <w:noWrap/>
            <w:hideMark/>
          </w:tcPr>
          <w:p w14:paraId="547DB169" w14:textId="316448D1" w:rsidR="009A6A8C" w:rsidRPr="00696CB3" w:rsidRDefault="009A6A8C" w:rsidP="009A6A8C">
            <w:pPr>
              <w:spacing w:line="240" w:lineRule="auto"/>
              <w:jc w:val="right"/>
              <w:rPr>
                <w:color w:val="000000"/>
                <w:sz w:val="22"/>
                <w:szCs w:val="22"/>
                <w:lang w:eastAsia="en-US"/>
              </w:rPr>
            </w:pPr>
            <w:r w:rsidRPr="00696CB3">
              <w:rPr>
                <w:sz w:val="22"/>
                <w:szCs w:val="22"/>
              </w:rPr>
              <w:t>3780.367</w:t>
            </w:r>
          </w:p>
        </w:tc>
        <w:tc>
          <w:tcPr>
            <w:tcW w:w="960" w:type="dxa"/>
            <w:noWrap/>
            <w:hideMark/>
          </w:tcPr>
          <w:p w14:paraId="750BE7B3" w14:textId="1184F77D" w:rsidR="009A6A8C" w:rsidRPr="00696CB3" w:rsidRDefault="009A6A8C" w:rsidP="009A6A8C">
            <w:pPr>
              <w:spacing w:line="240" w:lineRule="auto"/>
              <w:jc w:val="right"/>
              <w:rPr>
                <w:color w:val="000000"/>
                <w:sz w:val="22"/>
                <w:szCs w:val="22"/>
                <w:lang w:eastAsia="en-US"/>
              </w:rPr>
            </w:pPr>
            <w:r w:rsidRPr="00696CB3">
              <w:rPr>
                <w:sz w:val="22"/>
                <w:szCs w:val="22"/>
              </w:rPr>
              <w:t>1.120</w:t>
            </w:r>
          </w:p>
        </w:tc>
      </w:tr>
      <w:tr w:rsidR="009A6A8C" w:rsidRPr="00823579" w14:paraId="1BACC899" w14:textId="77777777" w:rsidTr="00696CB3">
        <w:trPr>
          <w:trHeight w:val="300"/>
        </w:trPr>
        <w:tc>
          <w:tcPr>
            <w:tcW w:w="1279" w:type="dxa"/>
            <w:noWrap/>
            <w:hideMark/>
          </w:tcPr>
          <w:p w14:paraId="6C15DFE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1E3C272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2</w:t>
            </w:r>
          </w:p>
        </w:tc>
        <w:tc>
          <w:tcPr>
            <w:tcW w:w="960" w:type="dxa"/>
            <w:noWrap/>
            <w:hideMark/>
          </w:tcPr>
          <w:p w14:paraId="04B76C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8</w:t>
            </w:r>
          </w:p>
        </w:tc>
        <w:tc>
          <w:tcPr>
            <w:tcW w:w="960" w:type="dxa"/>
            <w:noWrap/>
            <w:hideMark/>
          </w:tcPr>
          <w:p w14:paraId="0BCCEF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501113F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3A3761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688.304</w:t>
            </w:r>
          </w:p>
        </w:tc>
        <w:tc>
          <w:tcPr>
            <w:tcW w:w="960" w:type="dxa"/>
            <w:noWrap/>
            <w:hideMark/>
          </w:tcPr>
          <w:p w14:paraId="7996725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3</w:t>
            </w:r>
          </w:p>
        </w:tc>
      </w:tr>
      <w:tr w:rsidR="009A6A8C" w:rsidRPr="00823579" w14:paraId="24C43B29" w14:textId="77777777" w:rsidTr="00696CB3">
        <w:trPr>
          <w:trHeight w:val="300"/>
        </w:trPr>
        <w:tc>
          <w:tcPr>
            <w:tcW w:w="1279" w:type="dxa"/>
            <w:noWrap/>
            <w:hideMark/>
          </w:tcPr>
          <w:p w14:paraId="4E986588"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477BE4F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770C2B1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3</w:t>
            </w:r>
          </w:p>
        </w:tc>
        <w:tc>
          <w:tcPr>
            <w:tcW w:w="960" w:type="dxa"/>
            <w:noWrap/>
            <w:hideMark/>
          </w:tcPr>
          <w:p w14:paraId="28DE6DF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782CAD2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32</w:t>
            </w:r>
          </w:p>
        </w:tc>
        <w:tc>
          <w:tcPr>
            <w:tcW w:w="1041" w:type="dxa"/>
            <w:noWrap/>
            <w:hideMark/>
          </w:tcPr>
          <w:p w14:paraId="64FBEC5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796.815</w:t>
            </w:r>
          </w:p>
        </w:tc>
        <w:tc>
          <w:tcPr>
            <w:tcW w:w="960" w:type="dxa"/>
            <w:noWrap/>
            <w:hideMark/>
          </w:tcPr>
          <w:p w14:paraId="2FA6958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284</w:t>
            </w:r>
          </w:p>
        </w:tc>
      </w:tr>
    </w:tbl>
    <w:p w14:paraId="5653D965" w14:textId="69C7CC49" w:rsidR="005D24E1" w:rsidRDefault="005D24E1" w:rsidP="002D1BEE"/>
    <w:p w14:paraId="495D5DD8" w14:textId="29EDE63E" w:rsidR="005A450C" w:rsidRPr="00823579" w:rsidRDefault="00CC7416" w:rsidP="002D1BEE">
      <w:r>
        <w:t>In Table 5, f</w:t>
      </w:r>
      <w:r w:rsidR="005A450C">
        <w:t xml:space="preserve">or Sim20, which contains 15 clusters, </w:t>
      </w:r>
      <w:r w:rsidR="00AE7A8B">
        <w:t>IDEC</w:t>
      </w:r>
      <w:r w:rsidR="005A450C">
        <w:t xml:space="preserve"> obtained the highest scores</w:t>
      </w:r>
      <w:r w:rsidR="00AE7A8B">
        <w:t xml:space="preserve">, followed closely by DDC, DEC and </w:t>
      </w:r>
      <w:proofErr w:type="spellStart"/>
      <w:r w:rsidR="00AE7A8B">
        <w:t>DipDECK</w:t>
      </w:r>
      <w:proofErr w:type="spellEnd"/>
      <w:r>
        <w:t xml:space="preserve">. When comparing the scores obtained on Sim15 </w:t>
      </w:r>
      <w:r w:rsidR="00F81813">
        <w:t xml:space="preserve">(Table 4) </w:t>
      </w:r>
      <w:r>
        <w:t xml:space="preserve">and Sim20 (Table </w:t>
      </w:r>
      <w:r w:rsidR="00F81813">
        <w:t>5), traditional methods had a severe degradation in performance</w:t>
      </w:r>
      <w:r w:rsidR="00A80F73">
        <w:t xml:space="preserve"> as the number of clusters increased. The high performance of these deep clustering methods </w:t>
      </w:r>
      <w:proofErr w:type="gramStart"/>
      <w:r w:rsidR="00A80F73">
        <w:t>demonstrate</w:t>
      </w:r>
      <w:proofErr w:type="gramEnd"/>
      <w:r w:rsidR="00A80F73">
        <w:t xml:space="preserve"> their advantage on more complex datasets. </w:t>
      </w:r>
      <w:r w:rsidR="00C3620D">
        <w:t xml:space="preserve">However, there are deep clustering methods that had similar or lower performance when compared with the traditional methods. N2D and DKM had a higher performance than PCA or ICA, yet comparable to that of </w:t>
      </w:r>
      <w:proofErr w:type="spellStart"/>
      <w:r w:rsidR="00C3620D">
        <w:t>Isomap</w:t>
      </w:r>
      <w:proofErr w:type="spellEnd"/>
      <w:r w:rsidR="00C3620D">
        <w:t xml:space="preserve">, while AEC and </w:t>
      </w:r>
      <w:proofErr w:type="spellStart"/>
      <w:r w:rsidR="00C3620D">
        <w:t>DeepECT</w:t>
      </w:r>
      <w:proofErr w:type="spellEnd"/>
      <w:r w:rsidR="00C3620D">
        <w:t xml:space="preserve"> continue to underperform. </w:t>
      </w:r>
      <w:proofErr w:type="spellStart"/>
      <w:r w:rsidR="00177E11">
        <w:t>DipEncoder</w:t>
      </w:r>
      <w:proofErr w:type="spellEnd"/>
      <w:r w:rsidR="00177E11">
        <w:t xml:space="preserve"> and Vade had slightly higher </w:t>
      </w:r>
      <w:proofErr w:type="spellStart"/>
      <w:r w:rsidR="00177E11">
        <w:t>perforrmances</w:t>
      </w:r>
      <w:proofErr w:type="spellEnd"/>
      <w:r w:rsidR="00177E11">
        <w:t xml:space="preserve"> than that of </w:t>
      </w:r>
      <w:proofErr w:type="spellStart"/>
      <w:r w:rsidR="00177E11">
        <w:t>Isomap</w:t>
      </w:r>
      <w:proofErr w:type="spellEnd"/>
      <w:r w:rsidR="00177E11">
        <w:t xml:space="preserve">, yet still lower than the top performing deep clustering methods. </w:t>
      </w:r>
      <w:r w:rsidR="00C3620D">
        <w:t xml:space="preserve"> </w:t>
      </w:r>
    </w:p>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DC10D97" w14:textId="77777777" w:rsidTr="002548C7">
        <w:trPr>
          <w:trHeight w:val="300"/>
        </w:trPr>
        <w:tc>
          <w:tcPr>
            <w:tcW w:w="1279" w:type="dxa"/>
            <w:noWrap/>
            <w:hideMark/>
          </w:tcPr>
          <w:p w14:paraId="0D4B44D8" w14:textId="5845BF1F"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1B9CB9B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668E1BA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4C835B3"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3FC1184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6DCD263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723F342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4DFF2B4C" w14:textId="77777777" w:rsidTr="002548C7">
        <w:trPr>
          <w:trHeight w:val="300"/>
        </w:trPr>
        <w:tc>
          <w:tcPr>
            <w:tcW w:w="1279" w:type="dxa"/>
            <w:noWrap/>
            <w:hideMark/>
          </w:tcPr>
          <w:p w14:paraId="72334E1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3546D7E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1</w:t>
            </w:r>
          </w:p>
        </w:tc>
        <w:tc>
          <w:tcPr>
            <w:tcW w:w="960" w:type="dxa"/>
            <w:noWrap/>
            <w:hideMark/>
          </w:tcPr>
          <w:p w14:paraId="79D507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7C7DDF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03E8FD2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7</w:t>
            </w:r>
          </w:p>
        </w:tc>
        <w:tc>
          <w:tcPr>
            <w:tcW w:w="1041" w:type="dxa"/>
            <w:noWrap/>
            <w:hideMark/>
          </w:tcPr>
          <w:p w14:paraId="1C446F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65.14</w:t>
            </w:r>
          </w:p>
        </w:tc>
        <w:tc>
          <w:tcPr>
            <w:tcW w:w="960" w:type="dxa"/>
            <w:noWrap/>
            <w:hideMark/>
          </w:tcPr>
          <w:p w14:paraId="086CB8E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26</w:t>
            </w:r>
          </w:p>
        </w:tc>
      </w:tr>
      <w:tr w:rsidR="005D24E1" w:rsidRPr="00823579" w14:paraId="1DF998F1" w14:textId="77777777" w:rsidTr="002548C7">
        <w:trPr>
          <w:trHeight w:val="300"/>
        </w:trPr>
        <w:tc>
          <w:tcPr>
            <w:tcW w:w="1279" w:type="dxa"/>
            <w:noWrap/>
            <w:hideMark/>
          </w:tcPr>
          <w:p w14:paraId="512CDC3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lastRenderedPageBreak/>
              <w:t>ICA</w:t>
            </w:r>
          </w:p>
        </w:tc>
        <w:tc>
          <w:tcPr>
            <w:tcW w:w="960" w:type="dxa"/>
            <w:noWrap/>
            <w:hideMark/>
          </w:tcPr>
          <w:p w14:paraId="410959D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35</w:t>
            </w:r>
          </w:p>
        </w:tc>
        <w:tc>
          <w:tcPr>
            <w:tcW w:w="960" w:type="dxa"/>
            <w:noWrap/>
            <w:hideMark/>
          </w:tcPr>
          <w:p w14:paraId="1EC84C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052B713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1</w:t>
            </w:r>
          </w:p>
        </w:tc>
        <w:tc>
          <w:tcPr>
            <w:tcW w:w="960" w:type="dxa"/>
            <w:noWrap/>
            <w:hideMark/>
          </w:tcPr>
          <w:p w14:paraId="6EA4077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69</w:t>
            </w:r>
          </w:p>
        </w:tc>
        <w:tc>
          <w:tcPr>
            <w:tcW w:w="1041" w:type="dxa"/>
            <w:noWrap/>
            <w:hideMark/>
          </w:tcPr>
          <w:p w14:paraId="25BFB6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18.442</w:t>
            </w:r>
          </w:p>
        </w:tc>
        <w:tc>
          <w:tcPr>
            <w:tcW w:w="960" w:type="dxa"/>
            <w:noWrap/>
            <w:hideMark/>
          </w:tcPr>
          <w:p w14:paraId="46D2BF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2</w:t>
            </w:r>
          </w:p>
        </w:tc>
      </w:tr>
      <w:tr w:rsidR="005D24E1" w:rsidRPr="00823579" w14:paraId="2D206049" w14:textId="77777777" w:rsidTr="002548C7">
        <w:trPr>
          <w:trHeight w:val="300"/>
        </w:trPr>
        <w:tc>
          <w:tcPr>
            <w:tcW w:w="1279" w:type="dxa"/>
            <w:noWrap/>
            <w:hideMark/>
          </w:tcPr>
          <w:p w14:paraId="0B6D294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75D42B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28</w:t>
            </w:r>
          </w:p>
        </w:tc>
        <w:tc>
          <w:tcPr>
            <w:tcW w:w="960" w:type="dxa"/>
            <w:noWrap/>
            <w:hideMark/>
          </w:tcPr>
          <w:p w14:paraId="6799AB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0D4F98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9</w:t>
            </w:r>
          </w:p>
        </w:tc>
        <w:tc>
          <w:tcPr>
            <w:tcW w:w="960" w:type="dxa"/>
            <w:noWrap/>
            <w:hideMark/>
          </w:tcPr>
          <w:p w14:paraId="41871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w:t>
            </w:r>
          </w:p>
        </w:tc>
        <w:tc>
          <w:tcPr>
            <w:tcW w:w="1041" w:type="dxa"/>
            <w:noWrap/>
            <w:hideMark/>
          </w:tcPr>
          <w:p w14:paraId="77BB4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17.91</w:t>
            </w:r>
          </w:p>
        </w:tc>
        <w:tc>
          <w:tcPr>
            <w:tcW w:w="960" w:type="dxa"/>
            <w:noWrap/>
            <w:hideMark/>
          </w:tcPr>
          <w:p w14:paraId="6598AC8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1A2D22D2" w14:textId="77777777" w:rsidTr="002548C7">
        <w:trPr>
          <w:trHeight w:val="300"/>
        </w:trPr>
        <w:tc>
          <w:tcPr>
            <w:tcW w:w="1279" w:type="dxa"/>
            <w:noWrap/>
            <w:hideMark/>
          </w:tcPr>
          <w:p w14:paraId="4E1A99CD"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6D8B19A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3</w:t>
            </w:r>
          </w:p>
        </w:tc>
        <w:tc>
          <w:tcPr>
            <w:tcW w:w="960" w:type="dxa"/>
            <w:noWrap/>
            <w:hideMark/>
          </w:tcPr>
          <w:p w14:paraId="0C64D14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3</w:t>
            </w:r>
          </w:p>
        </w:tc>
        <w:tc>
          <w:tcPr>
            <w:tcW w:w="960" w:type="dxa"/>
            <w:noWrap/>
            <w:hideMark/>
          </w:tcPr>
          <w:p w14:paraId="12BD329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7F4A7B4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5</w:t>
            </w:r>
          </w:p>
        </w:tc>
        <w:tc>
          <w:tcPr>
            <w:tcW w:w="1041" w:type="dxa"/>
            <w:noWrap/>
            <w:hideMark/>
          </w:tcPr>
          <w:p w14:paraId="676779D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21.748</w:t>
            </w:r>
          </w:p>
        </w:tc>
        <w:tc>
          <w:tcPr>
            <w:tcW w:w="960" w:type="dxa"/>
            <w:noWrap/>
            <w:hideMark/>
          </w:tcPr>
          <w:p w14:paraId="07BA892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3E339B1B" w14:textId="77777777" w:rsidTr="002548C7">
        <w:trPr>
          <w:trHeight w:val="300"/>
        </w:trPr>
        <w:tc>
          <w:tcPr>
            <w:tcW w:w="1279" w:type="dxa"/>
            <w:noWrap/>
            <w:hideMark/>
          </w:tcPr>
          <w:p w14:paraId="509D90D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47CAEE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5</w:t>
            </w:r>
          </w:p>
        </w:tc>
        <w:tc>
          <w:tcPr>
            <w:tcW w:w="960" w:type="dxa"/>
            <w:noWrap/>
            <w:hideMark/>
          </w:tcPr>
          <w:p w14:paraId="4F357F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9</w:t>
            </w:r>
          </w:p>
        </w:tc>
        <w:tc>
          <w:tcPr>
            <w:tcW w:w="960" w:type="dxa"/>
            <w:noWrap/>
            <w:hideMark/>
          </w:tcPr>
          <w:p w14:paraId="526C56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5</w:t>
            </w:r>
          </w:p>
        </w:tc>
        <w:tc>
          <w:tcPr>
            <w:tcW w:w="960" w:type="dxa"/>
            <w:noWrap/>
            <w:hideMark/>
          </w:tcPr>
          <w:p w14:paraId="213CE2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w:t>
            </w:r>
          </w:p>
        </w:tc>
        <w:tc>
          <w:tcPr>
            <w:tcW w:w="1041" w:type="dxa"/>
            <w:noWrap/>
            <w:hideMark/>
          </w:tcPr>
          <w:p w14:paraId="37C36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14.12</w:t>
            </w:r>
          </w:p>
        </w:tc>
        <w:tc>
          <w:tcPr>
            <w:tcW w:w="960" w:type="dxa"/>
            <w:noWrap/>
            <w:hideMark/>
          </w:tcPr>
          <w:p w14:paraId="5EB76F3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6.292</w:t>
            </w:r>
          </w:p>
        </w:tc>
      </w:tr>
      <w:tr w:rsidR="005D24E1" w:rsidRPr="00823579" w14:paraId="208C7B7B" w14:textId="77777777" w:rsidTr="002548C7">
        <w:trPr>
          <w:trHeight w:val="300"/>
        </w:trPr>
        <w:tc>
          <w:tcPr>
            <w:tcW w:w="1279" w:type="dxa"/>
            <w:noWrap/>
            <w:hideMark/>
          </w:tcPr>
          <w:p w14:paraId="5CD21EC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03F33B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7</w:t>
            </w:r>
          </w:p>
        </w:tc>
        <w:tc>
          <w:tcPr>
            <w:tcW w:w="960" w:type="dxa"/>
            <w:noWrap/>
            <w:hideMark/>
          </w:tcPr>
          <w:p w14:paraId="2547A9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1</w:t>
            </w:r>
          </w:p>
        </w:tc>
        <w:tc>
          <w:tcPr>
            <w:tcW w:w="960" w:type="dxa"/>
            <w:noWrap/>
            <w:hideMark/>
          </w:tcPr>
          <w:p w14:paraId="493077A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636A6C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81</w:t>
            </w:r>
          </w:p>
        </w:tc>
        <w:tc>
          <w:tcPr>
            <w:tcW w:w="1041" w:type="dxa"/>
            <w:noWrap/>
            <w:hideMark/>
          </w:tcPr>
          <w:p w14:paraId="04D04A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9.184</w:t>
            </w:r>
          </w:p>
        </w:tc>
        <w:tc>
          <w:tcPr>
            <w:tcW w:w="960" w:type="dxa"/>
            <w:noWrap/>
            <w:hideMark/>
          </w:tcPr>
          <w:p w14:paraId="45B3DF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13</w:t>
            </w:r>
          </w:p>
        </w:tc>
      </w:tr>
      <w:tr w:rsidR="005D24E1" w:rsidRPr="00823579" w14:paraId="25DE4E01" w14:textId="77777777" w:rsidTr="002548C7">
        <w:trPr>
          <w:trHeight w:val="300"/>
        </w:trPr>
        <w:tc>
          <w:tcPr>
            <w:tcW w:w="1279" w:type="dxa"/>
            <w:noWrap/>
            <w:hideMark/>
          </w:tcPr>
          <w:p w14:paraId="4869D3D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1EF15E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2CD2EF2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3</w:t>
            </w:r>
          </w:p>
        </w:tc>
        <w:tc>
          <w:tcPr>
            <w:tcW w:w="960" w:type="dxa"/>
            <w:noWrap/>
            <w:hideMark/>
          </w:tcPr>
          <w:p w14:paraId="332CA0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521DD9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67</w:t>
            </w:r>
          </w:p>
        </w:tc>
        <w:tc>
          <w:tcPr>
            <w:tcW w:w="1041" w:type="dxa"/>
            <w:noWrap/>
            <w:hideMark/>
          </w:tcPr>
          <w:p w14:paraId="5E2C1C9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5863.065</w:t>
            </w:r>
          </w:p>
        </w:tc>
        <w:tc>
          <w:tcPr>
            <w:tcW w:w="960" w:type="dxa"/>
            <w:noWrap/>
            <w:hideMark/>
          </w:tcPr>
          <w:p w14:paraId="5D51CA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3</w:t>
            </w:r>
          </w:p>
        </w:tc>
      </w:tr>
      <w:tr w:rsidR="002548C7" w:rsidRPr="00823579" w14:paraId="0EF366BE" w14:textId="77777777" w:rsidTr="002548C7">
        <w:trPr>
          <w:trHeight w:val="300"/>
        </w:trPr>
        <w:tc>
          <w:tcPr>
            <w:tcW w:w="1279" w:type="dxa"/>
            <w:noWrap/>
            <w:hideMark/>
          </w:tcPr>
          <w:p w14:paraId="5C6337EE" w14:textId="77777777" w:rsidR="002548C7" w:rsidRPr="00823579" w:rsidRDefault="002548C7" w:rsidP="002548C7">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65658ECF" w14:textId="60F57A37" w:rsidR="002548C7" w:rsidRPr="002548C7" w:rsidRDefault="002548C7" w:rsidP="002548C7">
            <w:pPr>
              <w:spacing w:line="240" w:lineRule="auto"/>
              <w:jc w:val="right"/>
              <w:rPr>
                <w:color w:val="000000"/>
                <w:sz w:val="22"/>
                <w:szCs w:val="22"/>
                <w:lang w:eastAsia="en-US"/>
              </w:rPr>
            </w:pPr>
            <w:r w:rsidRPr="002548C7">
              <w:rPr>
                <w:sz w:val="22"/>
                <w:szCs w:val="22"/>
              </w:rPr>
              <w:t>0.811</w:t>
            </w:r>
          </w:p>
        </w:tc>
        <w:tc>
          <w:tcPr>
            <w:tcW w:w="960" w:type="dxa"/>
            <w:noWrap/>
            <w:hideMark/>
          </w:tcPr>
          <w:p w14:paraId="042483E1" w14:textId="445E6AB8" w:rsidR="002548C7" w:rsidRPr="002548C7" w:rsidRDefault="002548C7" w:rsidP="002548C7">
            <w:pPr>
              <w:spacing w:line="240" w:lineRule="auto"/>
              <w:jc w:val="right"/>
              <w:rPr>
                <w:color w:val="000000"/>
                <w:sz w:val="22"/>
                <w:szCs w:val="22"/>
                <w:lang w:eastAsia="en-US"/>
              </w:rPr>
            </w:pPr>
            <w:r w:rsidRPr="002548C7">
              <w:rPr>
                <w:sz w:val="22"/>
                <w:szCs w:val="22"/>
              </w:rPr>
              <w:t>0.874</w:t>
            </w:r>
          </w:p>
        </w:tc>
        <w:tc>
          <w:tcPr>
            <w:tcW w:w="960" w:type="dxa"/>
            <w:noWrap/>
            <w:hideMark/>
          </w:tcPr>
          <w:p w14:paraId="07E3F8B4" w14:textId="7530ED68" w:rsidR="002548C7" w:rsidRPr="002548C7" w:rsidRDefault="002548C7" w:rsidP="002548C7">
            <w:pPr>
              <w:spacing w:line="240" w:lineRule="auto"/>
              <w:jc w:val="right"/>
              <w:rPr>
                <w:color w:val="000000"/>
                <w:sz w:val="22"/>
                <w:szCs w:val="22"/>
                <w:lang w:eastAsia="en-US"/>
              </w:rPr>
            </w:pPr>
            <w:r w:rsidRPr="002548C7">
              <w:rPr>
                <w:sz w:val="22"/>
                <w:szCs w:val="22"/>
              </w:rPr>
              <w:t>0.799</w:t>
            </w:r>
          </w:p>
        </w:tc>
        <w:tc>
          <w:tcPr>
            <w:tcW w:w="960" w:type="dxa"/>
            <w:noWrap/>
            <w:hideMark/>
          </w:tcPr>
          <w:p w14:paraId="4FC8BA13" w14:textId="7110A371" w:rsidR="002548C7" w:rsidRPr="002548C7" w:rsidRDefault="002548C7" w:rsidP="002548C7">
            <w:pPr>
              <w:spacing w:line="240" w:lineRule="auto"/>
              <w:jc w:val="right"/>
              <w:rPr>
                <w:color w:val="000000"/>
                <w:sz w:val="22"/>
                <w:szCs w:val="22"/>
                <w:lang w:eastAsia="en-US"/>
              </w:rPr>
            </w:pPr>
            <w:r w:rsidRPr="002548C7">
              <w:rPr>
                <w:sz w:val="22"/>
                <w:szCs w:val="22"/>
              </w:rPr>
              <w:t>0.185</w:t>
            </w:r>
          </w:p>
        </w:tc>
        <w:tc>
          <w:tcPr>
            <w:tcW w:w="1041" w:type="dxa"/>
            <w:noWrap/>
            <w:hideMark/>
          </w:tcPr>
          <w:p w14:paraId="62975CF1" w14:textId="265B1F36" w:rsidR="002548C7" w:rsidRPr="002548C7" w:rsidRDefault="002548C7" w:rsidP="002548C7">
            <w:pPr>
              <w:spacing w:line="240" w:lineRule="auto"/>
              <w:jc w:val="right"/>
              <w:rPr>
                <w:color w:val="000000"/>
                <w:sz w:val="22"/>
                <w:szCs w:val="22"/>
                <w:lang w:eastAsia="en-US"/>
              </w:rPr>
            </w:pPr>
            <w:r w:rsidRPr="002548C7">
              <w:rPr>
                <w:sz w:val="22"/>
                <w:szCs w:val="22"/>
              </w:rPr>
              <w:t>3401.911</w:t>
            </w:r>
          </w:p>
        </w:tc>
        <w:tc>
          <w:tcPr>
            <w:tcW w:w="960" w:type="dxa"/>
            <w:noWrap/>
            <w:hideMark/>
          </w:tcPr>
          <w:p w14:paraId="63D574EC" w14:textId="10C92985" w:rsidR="002548C7" w:rsidRPr="002548C7" w:rsidRDefault="002548C7" w:rsidP="002548C7">
            <w:pPr>
              <w:spacing w:line="240" w:lineRule="auto"/>
              <w:jc w:val="right"/>
              <w:rPr>
                <w:color w:val="000000"/>
                <w:sz w:val="22"/>
                <w:szCs w:val="22"/>
                <w:lang w:eastAsia="en-US"/>
              </w:rPr>
            </w:pPr>
            <w:r w:rsidRPr="002548C7">
              <w:rPr>
                <w:sz w:val="22"/>
                <w:szCs w:val="22"/>
              </w:rPr>
              <w:t>3.176</w:t>
            </w:r>
          </w:p>
        </w:tc>
      </w:tr>
      <w:tr w:rsidR="005D24E1" w:rsidRPr="00823579" w14:paraId="6F18CD1F" w14:textId="77777777" w:rsidTr="002548C7">
        <w:trPr>
          <w:trHeight w:val="300"/>
        </w:trPr>
        <w:tc>
          <w:tcPr>
            <w:tcW w:w="1279" w:type="dxa"/>
            <w:noWrap/>
            <w:hideMark/>
          </w:tcPr>
          <w:p w14:paraId="30D0564A"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438B31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4DE83CB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2</w:t>
            </w:r>
          </w:p>
        </w:tc>
        <w:tc>
          <w:tcPr>
            <w:tcW w:w="960" w:type="dxa"/>
            <w:noWrap/>
            <w:hideMark/>
          </w:tcPr>
          <w:p w14:paraId="616F0DA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7C6AB3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02</w:t>
            </w:r>
          </w:p>
        </w:tc>
        <w:tc>
          <w:tcPr>
            <w:tcW w:w="1041" w:type="dxa"/>
            <w:noWrap/>
            <w:hideMark/>
          </w:tcPr>
          <w:p w14:paraId="247CCE8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49.436</w:t>
            </w:r>
          </w:p>
        </w:tc>
        <w:tc>
          <w:tcPr>
            <w:tcW w:w="960" w:type="dxa"/>
            <w:noWrap/>
            <w:hideMark/>
          </w:tcPr>
          <w:p w14:paraId="630C6F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85</w:t>
            </w:r>
          </w:p>
        </w:tc>
      </w:tr>
      <w:tr w:rsidR="005D24E1" w:rsidRPr="00823579" w14:paraId="52AD1DB5" w14:textId="77777777" w:rsidTr="002548C7">
        <w:trPr>
          <w:trHeight w:val="300"/>
        </w:trPr>
        <w:tc>
          <w:tcPr>
            <w:tcW w:w="1279" w:type="dxa"/>
            <w:noWrap/>
            <w:hideMark/>
          </w:tcPr>
          <w:p w14:paraId="25822103"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0C3948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4</w:t>
            </w:r>
          </w:p>
        </w:tc>
        <w:tc>
          <w:tcPr>
            <w:tcW w:w="960" w:type="dxa"/>
            <w:noWrap/>
            <w:hideMark/>
          </w:tcPr>
          <w:p w14:paraId="0CA2437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5</w:t>
            </w:r>
          </w:p>
        </w:tc>
        <w:tc>
          <w:tcPr>
            <w:tcW w:w="960" w:type="dxa"/>
            <w:noWrap/>
            <w:hideMark/>
          </w:tcPr>
          <w:p w14:paraId="4802DC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2</w:t>
            </w:r>
          </w:p>
        </w:tc>
        <w:tc>
          <w:tcPr>
            <w:tcW w:w="960" w:type="dxa"/>
            <w:noWrap/>
            <w:hideMark/>
          </w:tcPr>
          <w:p w14:paraId="30D9F9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7</w:t>
            </w:r>
          </w:p>
        </w:tc>
        <w:tc>
          <w:tcPr>
            <w:tcW w:w="1041" w:type="dxa"/>
            <w:noWrap/>
            <w:hideMark/>
          </w:tcPr>
          <w:p w14:paraId="3549475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34.466</w:t>
            </w:r>
          </w:p>
        </w:tc>
        <w:tc>
          <w:tcPr>
            <w:tcW w:w="960" w:type="dxa"/>
            <w:noWrap/>
            <w:hideMark/>
          </w:tcPr>
          <w:p w14:paraId="57437A0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637</w:t>
            </w:r>
          </w:p>
        </w:tc>
      </w:tr>
      <w:tr w:rsidR="005D24E1" w:rsidRPr="00823579" w14:paraId="2B705A08" w14:textId="77777777" w:rsidTr="002548C7">
        <w:trPr>
          <w:trHeight w:val="300"/>
        </w:trPr>
        <w:tc>
          <w:tcPr>
            <w:tcW w:w="1279" w:type="dxa"/>
            <w:noWrap/>
            <w:hideMark/>
          </w:tcPr>
          <w:p w14:paraId="5659875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43A8EA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42425D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0703455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5</w:t>
            </w:r>
          </w:p>
        </w:tc>
        <w:tc>
          <w:tcPr>
            <w:tcW w:w="960" w:type="dxa"/>
            <w:noWrap/>
            <w:hideMark/>
          </w:tcPr>
          <w:p w14:paraId="2388150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3</w:t>
            </w:r>
          </w:p>
        </w:tc>
        <w:tc>
          <w:tcPr>
            <w:tcW w:w="1041" w:type="dxa"/>
            <w:noWrap/>
            <w:hideMark/>
          </w:tcPr>
          <w:p w14:paraId="369BF2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095.602</w:t>
            </w:r>
          </w:p>
        </w:tc>
        <w:tc>
          <w:tcPr>
            <w:tcW w:w="960" w:type="dxa"/>
            <w:noWrap/>
            <w:hideMark/>
          </w:tcPr>
          <w:p w14:paraId="17BF92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73</w:t>
            </w:r>
          </w:p>
        </w:tc>
      </w:tr>
      <w:tr w:rsidR="009A6A8C" w:rsidRPr="00823579" w14:paraId="00F1B56E" w14:textId="77777777" w:rsidTr="002548C7">
        <w:trPr>
          <w:trHeight w:val="300"/>
        </w:trPr>
        <w:tc>
          <w:tcPr>
            <w:tcW w:w="1279" w:type="dxa"/>
            <w:noWrap/>
          </w:tcPr>
          <w:p w14:paraId="4DB77975" w14:textId="10EE1FE6"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2BB4A89" w14:textId="1A4A69B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95</w:t>
            </w:r>
          </w:p>
        </w:tc>
        <w:tc>
          <w:tcPr>
            <w:tcW w:w="960" w:type="dxa"/>
            <w:noWrap/>
          </w:tcPr>
          <w:p w14:paraId="362712C2" w14:textId="33C54214"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08</w:t>
            </w:r>
          </w:p>
        </w:tc>
        <w:tc>
          <w:tcPr>
            <w:tcW w:w="960" w:type="dxa"/>
            <w:noWrap/>
          </w:tcPr>
          <w:p w14:paraId="14075DAB" w14:textId="3184DB7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tcPr>
          <w:p w14:paraId="79A11DA5" w14:textId="50E575F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2</w:t>
            </w:r>
          </w:p>
        </w:tc>
        <w:tc>
          <w:tcPr>
            <w:tcW w:w="1041" w:type="dxa"/>
            <w:noWrap/>
          </w:tcPr>
          <w:p w14:paraId="34FB2972" w14:textId="0DEC8FD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162.171</w:t>
            </w:r>
          </w:p>
        </w:tc>
        <w:tc>
          <w:tcPr>
            <w:tcW w:w="960" w:type="dxa"/>
            <w:noWrap/>
          </w:tcPr>
          <w:p w14:paraId="2271C079" w14:textId="475689D6"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6</w:t>
            </w:r>
          </w:p>
        </w:tc>
      </w:tr>
      <w:tr w:rsidR="009A6A8C" w:rsidRPr="00823579" w14:paraId="69C06AD6" w14:textId="77777777" w:rsidTr="002548C7">
        <w:trPr>
          <w:trHeight w:val="300"/>
        </w:trPr>
        <w:tc>
          <w:tcPr>
            <w:tcW w:w="1279" w:type="dxa"/>
            <w:noWrap/>
            <w:hideMark/>
          </w:tcPr>
          <w:p w14:paraId="103AB34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36FCAAD9" w14:textId="4974D0B4" w:rsidR="009A6A8C" w:rsidRPr="00696CB3" w:rsidRDefault="009A6A8C" w:rsidP="009A6A8C">
            <w:pPr>
              <w:spacing w:line="240" w:lineRule="auto"/>
              <w:jc w:val="right"/>
              <w:rPr>
                <w:color w:val="000000"/>
                <w:sz w:val="22"/>
                <w:szCs w:val="22"/>
                <w:lang w:eastAsia="en-US"/>
              </w:rPr>
            </w:pPr>
            <w:r w:rsidRPr="00696CB3">
              <w:rPr>
                <w:sz w:val="22"/>
                <w:szCs w:val="22"/>
              </w:rPr>
              <w:t>0.873</w:t>
            </w:r>
          </w:p>
        </w:tc>
        <w:tc>
          <w:tcPr>
            <w:tcW w:w="960" w:type="dxa"/>
            <w:noWrap/>
            <w:hideMark/>
          </w:tcPr>
          <w:p w14:paraId="16330A92" w14:textId="7C26A01A" w:rsidR="009A6A8C" w:rsidRPr="00696CB3" w:rsidRDefault="009A6A8C" w:rsidP="009A6A8C">
            <w:pPr>
              <w:spacing w:line="240" w:lineRule="auto"/>
              <w:jc w:val="right"/>
              <w:rPr>
                <w:color w:val="000000"/>
                <w:sz w:val="22"/>
                <w:szCs w:val="22"/>
                <w:lang w:eastAsia="en-US"/>
              </w:rPr>
            </w:pPr>
            <w:r w:rsidRPr="00696CB3">
              <w:rPr>
                <w:sz w:val="22"/>
                <w:szCs w:val="22"/>
              </w:rPr>
              <w:t>0.915</w:t>
            </w:r>
          </w:p>
        </w:tc>
        <w:tc>
          <w:tcPr>
            <w:tcW w:w="960" w:type="dxa"/>
            <w:noWrap/>
            <w:hideMark/>
          </w:tcPr>
          <w:p w14:paraId="3F293E4F" w14:textId="50A943D4" w:rsidR="009A6A8C" w:rsidRPr="00696CB3" w:rsidRDefault="009A6A8C" w:rsidP="009A6A8C">
            <w:pPr>
              <w:spacing w:line="240" w:lineRule="auto"/>
              <w:jc w:val="right"/>
              <w:rPr>
                <w:color w:val="000000"/>
                <w:sz w:val="22"/>
                <w:szCs w:val="22"/>
                <w:lang w:eastAsia="en-US"/>
              </w:rPr>
            </w:pPr>
            <w:r w:rsidRPr="00696CB3">
              <w:rPr>
                <w:sz w:val="22"/>
                <w:szCs w:val="22"/>
              </w:rPr>
              <w:t>0.876</w:t>
            </w:r>
          </w:p>
        </w:tc>
        <w:tc>
          <w:tcPr>
            <w:tcW w:w="960" w:type="dxa"/>
            <w:noWrap/>
            <w:hideMark/>
          </w:tcPr>
          <w:p w14:paraId="2C482A2D" w14:textId="61257063" w:rsidR="009A6A8C" w:rsidRPr="00696CB3" w:rsidRDefault="009A6A8C" w:rsidP="009A6A8C">
            <w:pPr>
              <w:spacing w:line="240" w:lineRule="auto"/>
              <w:jc w:val="right"/>
              <w:rPr>
                <w:color w:val="000000"/>
                <w:sz w:val="22"/>
                <w:szCs w:val="22"/>
                <w:lang w:eastAsia="en-US"/>
              </w:rPr>
            </w:pPr>
            <w:r w:rsidRPr="00696CB3">
              <w:rPr>
                <w:sz w:val="22"/>
                <w:szCs w:val="22"/>
              </w:rPr>
              <w:t>0.230</w:t>
            </w:r>
          </w:p>
        </w:tc>
        <w:tc>
          <w:tcPr>
            <w:tcW w:w="1041" w:type="dxa"/>
            <w:noWrap/>
            <w:hideMark/>
          </w:tcPr>
          <w:p w14:paraId="6786D324" w14:textId="74556319" w:rsidR="009A6A8C" w:rsidRPr="00696CB3" w:rsidRDefault="009A6A8C" w:rsidP="009A6A8C">
            <w:pPr>
              <w:spacing w:line="240" w:lineRule="auto"/>
              <w:jc w:val="right"/>
              <w:rPr>
                <w:color w:val="000000"/>
                <w:sz w:val="22"/>
                <w:szCs w:val="22"/>
                <w:lang w:eastAsia="en-US"/>
              </w:rPr>
            </w:pPr>
            <w:r w:rsidRPr="00696CB3">
              <w:rPr>
                <w:sz w:val="22"/>
                <w:szCs w:val="22"/>
              </w:rPr>
              <w:t>3821.420</w:t>
            </w:r>
          </w:p>
        </w:tc>
        <w:tc>
          <w:tcPr>
            <w:tcW w:w="960" w:type="dxa"/>
            <w:noWrap/>
            <w:hideMark/>
          </w:tcPr>
          <w:p w14:paraId="3A5F0144" w14:textId="0AC7ADD2" w:rsidR="009A6A8C" w:rsidRPr="00696CB3" w:rsidRDefault="009A6A8C" w:rsidP="009A6A8C">
            <w:pPr>
              <w:spacing w:line="240" w:lineRule="auto"/>
              <w:jc w:val="right"/>
              <w:rPr>
                <w:color w:val="000000"/>
                <w:sz w:val="22"/>
                <w:szCs w:val="22"/>
                <w:lang w:eastAsia="en-US"/>
              </w:rPr>
            </w:pPr>
            <w:r w:rsidRPr="00696CB3">
              <w:rPr>
                <w:sz w:val="22"/>
                <w:szCs w:val="22"/>
              </w:rPr>
              <w:t>3.094</w:t>
            </w:r>
          </w:p>
        </w:tc>
      </w:tr>
      <w:tr w:rsidR="009A6A8C" w:rsidRPr="00823579" w14:paraId="4BB3A9F2" w14:textId="77777777" w:rsidTr="002548C7">
        <w:trPr>
          <w:trHeight w:val="300"/>
        </w:trPr>
        <w:tc>
          <w:tcPr>
            <w:tcW w:w="1279" w:type="dxa"/>
            <w:noWrap/>
            <w:hideMark/>
          </w:tcPr>
          <w:p w14:paraId="15CF8B7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5626AB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48</w:t>
            </w:r>
          </w:p>
        </w:tc>
        <w:tc>
          <w:tcPr>
            <w:tcW w:w="960" w:type="dxa"/>
            <w:noWrap/>
            <w:hideMark/>
          </w:tcPr>
          <w:p w14:paraId="2482A23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36</w:t>
            </w:r>
          </w:p>
        </w:tc>
        <w:tc>
          <w:tcPr>
            <w:tcW w:w="960" w:type="dxa"/>
            <w:noWrap/>
            <w:hideMark/>
          </w:tcPr>
          <w:p w14:paraId="4296C86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97</w:t>
            </w:r>
          </w:p>
        </w:tc>
        <w:tc>
          <w:tcPr>
            <w:tcW w:w="960" w:type="dxa"/>
            <w:noWrap/>
            <w:hideMark/>
          </w:tcPr>
          <w:p w14:paraId="2D9364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5</w:t>
            </w:r>
          </w:p>
        </w:tc>
        <w:tc>
          <w:tcPr>
            <w:tcW w:w="1041" w:type="dxa"/>
            <w:noWrap/>
            <w:hideMark/>
          </w:tcPr>
          <w:p w14:paraId="0A861B9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257.642</w:t>
            </w:r>
          </w:p>
        </w:tc>
        <w:tc>
          <w:tcPr>
            <w:tcW w:w="960" w:type="dxa"/>
            <w:noWrap/>
            <w:hideMark/>
          </w:tcPr>
          <w:p w14:paraId="55DE496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482</w:t>
            </w:r>
          </w:p>
        </w:tc>
      </w:tr>
      <w:tr w:rsidR="009A6A8C" w:rsidRPr="00823579" w14:paraId="2270132B" w14:textId="77777777" w:rsidTr="002548C7">
        <w:trPr>
          <w:trHeight w:val="300"/>
        </w:trPr>
        <w:tc>
          <w:tcPr>
            <w:tcW w:w="1279" w:type="dxa"/>
            <w:noWrap/>
            <w:hideMark/>
          </w:tcPr>
          <w:p w14:paraId="468B9077"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332001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6</w:t>
            </w:r>
          </w:p>
        </w:tc>
        <w:tc>
          <w:tcPr>
            <w:tcW w:w="960" w:type="dxa"/>
            <w:noWrap/>
            <w:hideMark/>
          </w:tcPr>
          <w:p w14:paraId="603B656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7</w:t>
            </w:r>
          </w:p>
        </w:tc>
        <w:tc>
          <w:tcPr>
            <w:tcW w:w="960" w:type="dxa"/>
            <w:noWrap/>
            <w:hideMark/>
          </w:tcPr>
          <w:p w14:paraId="61ADE67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76FA9C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1D191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445.648</w:t>
            </w:r>
          </w:p>
        </w:tc>
        <w:tc>
          <w:tcPr>
            <w:tcW w:w="960" w:type="dxa"/>
            <w:noWrap/>
            <w:hideMark/>
          </w:tcPr>
          <w:p w14:paraId="1FC9F95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709</w:t>
            </w:r>
          </w:p>
        </w:tc>
      </w:tr>
    </w:tbl>
    <w:p w14:paraId="59E67910" w14:textId="79BF38D8" w:rsidR="003A5671" w:rsidRPr="00823579" w:rsidRDefault="003A5671" w:rsidP="002D1BEE"/>
    <w:p w14:paraId="0A6805F6" w14:textId="68985EA2" w:rsidR="003A5671" w:rsidRPr="00823579" w:rsidRDefault="00D23B6D" w:rsidP="002D1BEE">
      <w:r w:rsidRPr="00D23B6D">
        <w:t>In the most complex dataset</w:t>
      </w:r>
      <w:r w:rsidR="001E0413">
        <w:t xml:space="preserve">, </w:t>
      </w:r>
      <w:proofErr w:type="spellStart"/>
      <w:r w:rsidR="001E0413">
        <w:t>VaDE</w:t>
      </w:r>
      <w:proofErr w:type="spellEnd"/>
      <w:r w:rsidR="001E0413">
        <w:t xml:space="preserve"> demonstrates its ability to cluster obtaining remarkably high scores outperforming all other methods. DEC and IDEC maintained a high performance, scoring slightly lower than </w:t>
      </w:r>
      <w:proofErr w:type="spellStart"/>
      <w:r w:rsidR="001E0413">
        <w:t>VaDE</w:t>
      </w:r>
      <w:proofErr w:type="spellEnd"/>
      <w:r w:rsidR="001E0413">
        <w:t xml:space="preserve">. DDC had a high performance as well but lower than </w:t>
      </w:r>
      <w:proofErr w:type="spellStart"/>
      <w:r w:rsidR="001E0413">
        <w:t>VaDE</w:t>
      </w:r>
      <w:proofErr w:type="spellEnd"/>
      <w:r w:rsidR="001E0413">
        <w:t xml:space="preserve">, DEC and IDEC, while still outperforming all other methods. The other </w:t>
      </w:r>
      <w:r w:rsidR="00EB568B">
        <w:t xml:space="preserve">deep clustering algorithms had scores close to or lower than those of traditional methods. The lowest scores were obtained by AEC and </w:t>
      </w:r>
      <w:proofErr w:type="spellStart"/>
      <w:r w:rsidR="00EB568B">
        <w:t>DeepECT</w:t>
      </w:r>
      <w:proofErr w:type="spellEnd"/>
      <w:r w:rsidR="00EB568B">
        <w:t>.</w:t>
      </w:r>
    </w:p>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3A5671" w:rsidRPr="00823579" w14:paraId="7F19238C" w14:textId="77777777" w:rsidTr="00175096">
        <w:trPr>
          <w:trHeight w:val="300"/>
        </w:trPr>
        <w:tc>
          <w:tcPr>
            <w:tcW w:w="1279" w:type="dxa"/>
            <w:noWrap/>
            <w:hideMark/>
          </w:tcPr>
          <w:p w14:paraId="537C43E4" w14:textId="08D41958"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614576A4"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40E5523C"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890ADC6"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6766F0"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16E4CF25"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62EB7CA1"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DBS</w:t>
            </w:r>
          </w:p>
        </w:tc>
      </w:tr>
      <w:tr w:rsidR="003A5671" w:rsidRPr="00823579" w14:paraId="705BD20E" w14:textId="77777777" w:rsidTr="00175096">
        <w:trPr>
          <w:trHeight w:val="300"/>
        </w:trPr>
        <w:tc>
          <w:tcPr>
            <w:tcW w:w="1279" w:type="dxa"/>
            <w:noWrap/>
            <w:hideMark/>
          </w:tcPr>
          <w:p w14:paraId="0275A3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7617DA2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38</w:t>
            </w:r>
          </w:p>
        </w:tc>
        <w:tc>
          <w:tcPr>
            <w:tcW w:w="960" w:type="dxa"/>
            <w:noWrap/>
            <w:hideMark/>
          </w:tcPr>
          <w:p w14:paraId="0C1A2A5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5</w:t>
            </w:r>
          </w:p>
        </w:tc>
        <w:tc>
          <w:tcPr>
            <w:tcW w:w="960" w:type="dxa"/>
            <w:noWrap/>
            <w:hideMark/>
          </w:tcPr>
          <w:p w14:paraId="62D6764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6</w:t>
            </w:r>
          </w:p>
        </w:tc>
        <w:tc>
          <w:tcPr>
            <w:tcW w:w="960" w:type="dxa"/>
            <w:noWrap/>
            <w:hideMark/>
          </w:tcPr>
          <w:p w14:paraId="5883C6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6</w:t>
            </w:r>
          </w:p>
        </w:tc>
        <w:tc>
          <w:tcPr>
            <w:tcW w:w="1041" w:type="dxa"/>
            <w:noWrap/>
            <w:hideMark/>
          </w:tcPr>
          <w:p w14:paraId="526109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37.573</w:t>
            </w:r>
          </w:p>
        </w:tc>
        <w:tc>
          <w:tcPr>
            <w:tcW w:w="960" w:type="dxa"/>
            <w:noWrap/>
            <w:hideMark/>
          </w:tcPr>
          <w:p w14:paraId="6FA38CC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65</w:t>
            </w:r>
          </w:p>
        </w:tc>
      </w:tr>
      <w:tr w:rsidR="003A5671" w:rsidRPr="00823579" w14:paraId="2142362A" w14:textId="77777777" w:rsidTr="00175096">
        <w:trPr>
          <w:trHeight w:val="300"/>
        </w:trPr>
        <w:tc>
          <w:tcPr>
            <w:tcW w:w="1279" w:type="dxa"/>
            <w:noWrap/>
            <w:hideMark/>
          </w:tcPr>
          <w:p w14:paraId="0D964C5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59FC473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6</w:t>
            </w:r>
          </w:p>
        </w:tc>
        <w:tc>
          <w:tcPr>
            <w:tcW w:w="960" w:type="dxa"/>
            <w:noWrap/>
            <w:hideMark/>
          </w:tcPr>
          <w:p w14:paraId="3E44714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w:t>
            </w:r>
          </w:p>
        </w:tc>
        <w:tc>
          <w:tcPr>
            <w:tcW w:w="960" w:type="dxa"/>
            <w:noWrap/>
            <w:hideMark/>
          </w:tcPr>
          <w:p w14:paraId="62BB87E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3</w:t>
            </w:r>
          </w:p>
        </w:tc>
        <w:tc>
          <w:tcPr>
            <w:tcW w:w="960" w:type="dxa"/>
            <w:noWrap/>
            <w:hideMark/>
          </w:tcPr>
          <w:p w14:paraId="4F59056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1</w:t>
            </w:r>
          </w:p>
        </w:tc>
        <w:tc>
          <w:tcPr>
            <w:tcW w:w="1041" w:type="dxa"/>
            <w:noWrap/>
            <w:hideMark/>
          </w:tcPr>
          <w:p w14:paraId="253116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2.313</w:t>
            </w:r>
          </w:p>
        </w:tc>
        <w:tc>
          <w:tcPr>
            <w:tcW w:w="960" w:type="dxa"/>
            <w:noWrap/>
            <w:hideMark/>
          </w:tcPr>
          <w:p w14:paraId="67396E1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033</w:t>
            </w:r>
          </w:p>
        </w:tc>
      </w:tr>
      <w:tr w:rsidR="003A5671" w:rsidRPr="00823579" w14:paraId="56DC5399" w14:textId="77777777" w:rsidTr="00175096">
        <w:trPr>
          <w:trHeight w:val="300"/>
        </w:trPr>
        <w:tc>
          <w:tcPr>
            <w:tcW w:w="1279" w:type="dxa"/>
            <w:noWrap/>
            <w:hideMark/>
          </w:tcPr>
          <w:p w14:paraId="0424A4C1"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0CD13C2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07</w:t>
            </w:r>
          </w:p>
        </w:tc>
        <w:tc>
          <w:tcPr>
            <w:tcW w:w="960" w:type="dxa"/>
            <w:noWrap/>
            <w:hideMark/>
          </w:tcPr>
          <w:p w14:paraId="51FCAAC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1</w:t>
            </w:r>
          </w:p>
        </w:tc>
        <w:tc>
          <w:tcPr>
            <w:tcW w:w="960" w:type="dxa"/>
            <w:noWrap/>
            <w:hideMark/>
          </w:tcPr>
          <w:p w14:paraId="6530B0F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65</w:t>
            </w:r>
          </w:p>
        </w:tc>
        <w:tc>
          <w:tcPr>
            <w:tcW w:w="960" w:type="dxa"/>
            <w:noWrap/>
            <w:hideMark/>
          </w:tcPr>
          <w:p w14:paraId="1801ECA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7</w:t>
            </w:r>
          </w:p>
        </w:tc>
        <w:tc>
          <w:tcPr>
            <w:tcW w:w="1041" w:type="dxa"/>
            <w:noWrap/>
            <w:hideMark/>
          </w:tcPr>
          <w:p w14:paraId="1CE1160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452.905</w:t>
            </w:r>
          </w:p>
        </w:tc>
        <w:tc>
          <w:tcPr>
            <w:tcW w:w="960" w:type="dxa"/>
            <w:noWrap/>
            <w:hideMark/>
          </w:tcPr>
          <w:p w14:paraId="0217672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59</w:t>
            </w:r>
          </w:p>
        </w:tc>
      </w:tr>
      <w:tr w:rsidR="003A5671" w:rsidRPr="00823579" w14:paraId="2C01AB6E" w14:textId="77777777" w:rsidTr="00175096">
        <w:trPr>
          <w:trHeight w:val="300"/>
        </w:trPr>
        <w:tc>
          <w:tcPr>
            <w:tcW w:w="1279" w:type="dxa"/>
            <w:noWrap/>
            <w:hideMark/>
          </w:tcPr>
          <w:p w14:paraId="5D800307"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13010A5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86</w:t>
            </w:r>
          </w:p>
        </w:tc>
        <w:tc>
          <w:tcPr>
            <w:tcW w:w="960" w:type="dxa"/>
            <w:noWrap/>
            <w:hideMark/>
          </w:tcPr>
          <w:p w14:paraId="29F6B3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786067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78</w:t>
            </w:r>
          </w:p>
        </w:tc>
        <w:tc>
          <w:tcPr>
            <w:tcW w:w="960" w:type="dxa"/>
            <w:noWrap/>
            <w:hideMark/>
          </w:tcPr>
          <w:p w14:paraId="257EF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w:t>
            </w:r>
          </w:p>
        </w:tc>
        <w:tc>
          <w:tcPr>
            <w:tcW w:w="1041" w:type="dxa"/>
            <w:noWrap/>
            <w:hideMark/>
          </w:tcPr>
          <w:p w14:paraId="1207249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11.504</w:t>
            </w:r>
          </w:p>
        </w:tc>
        <w:tc>
          <w:tcPr>
            <w:tcW w:w="960" w:type="dxa"/>
            <w:noWrap/>
            <w:hideMark/>
          </w:tcPr>
          <w:p w14:paraId="3714976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3</w:t>
            </w:r>
          </w:p>
        </w:tc>
      </w:tr>
      <w:tr w:rsidR="003A5671" w:rsidRPr="00823579" w14:paraId="58EF9D37" w14:textId="77777777" w:rsidTr="00175096">
        <w:trPr>
          <w:trHeight w:val="300"/>
        </w:trPr>
        <w:tc>
          <w:tcPr>
            <w:tcW w:w="1279" w:type="dxa"/>
            <w:noWrap/>
            <w:hideMark/>
          </w:tcPr>
          <w:p w14:paraId="571A605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29EEF17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6</w:t>
            </w:r>
          </w:p>
        </w:tc>
        <w:tc>
          <w:tcPr>
            <w:tcW w:w="960" w:type="dxa"/>
            <w:noWrap/>
            <w:hideMark/>
          </w:tcPr>
          <w:p w14:paraId="4EB1AEA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5</w:t>
            </w:r>
          </w:p>
        </w:tc>
        <w:tc>
          <w:tcPr>
            <w:tcW w:w="960" w:type="dxa"/>
            <w:noWrap/>
            <w:hideMark/>
          </w:tcPr>
          <w:p w14:paraId="1187244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0886795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27</w:t>
            </w:r>
          </w:p>
        </w:tc>
        <w:tc>
          <w:tcPr>
            <w:tcW w:w="1041" w:type="dxa"/>
            <w:noWrap/>
            <w:hideMark/>
          </w:tcPr>
          <w:p w14:paraId="29E9495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757.366</w:t>
            </w:r>
          </w:p>
        </w:tc>
        <w:tc>
          <w:tcPr>
            <w:tcW w:w="960" w:type="dxa"/>
            <w:noWrap/>
            <w:hideMark/>
          </w:tcPr>
          <w:p w14:paraId="75AF16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9.655</w:t>
            </w:r>
          </w:p>
        </w:tc>
      </w:tr>
      <w:tr w:rsidR="003A5671" w:rsidRPr="00823579" w14:paraId="71143FF7" w14:textId="77777777" w:rsidTr="00175096">
        <w:trPr>
          <w:trHeight w:val="300"/>
        </w:trPr>
        <w:tc>
          <w:tcPr>
            <w:tcW w:w="1279" w:type="dxa"/>
            <w:noWrap/>
            <w:hideMark/>
          </w:tcPr>
          <w:p w14:paraId="7B6F229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718FE6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78</w:t>
            </w:r>
          </w:p>
        </w:tc>
        <w:tc>
          <w:tcPr>
            <w:tcW w:w="960" w:type="dxa"/>
            <w:noWrap/>
            <w:hideMark/>
          </w:tcPr>
          <w:p w14:paraId="3898494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4540346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4B267CA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01</w:t>
            </w:r>
          </w:p>
        </w:tc>
        <w:tc>
          <w:tcPr>
            <w:tcW w:w="1041" w:type="dxa"/>
            <w:noWrap/>
            <w:hideMark/>
          </w:tcPr>
          <w:p w14:paraId="1E88DF7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4.234</w:t>
            </w:r>
          </w:p>
        </w:tc>
        <w:tc>
          <w:tcPr>
            <w:tcW w:w="960" w:type="dxa"/>
            <w:noWrap/>
            <w:hideMark/>
          </w:tcPr>
          <w:p w14:paraId="03F1DF6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401</w:t>
            </w:r>
          </w:p>
        </w:tc>
      </w:tr>
      <w:tr w:rsidR="003A5671" w:rsidRPr="00823579" w14:paraId="07BEB367" w14:textId="77777777" w:rsidTr="00175096">
        <w:trPr>
          <w:trHeight w:val="300"/>
        </w:trPr>
        <w:tc>
          <w:tcPr>
            <w:tcW w:w="1279" w:type="dxa"/>
            <w:noWrap/>
            <w:hideMark/>
          </w:tcPr>
          <w:p w14:paraId="30E6E6DC"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53350C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39</w:t>
            </w:r>
          </w:p>
        </w:tc>
        <w:tc>
          <w:tcPr>
            <w:tcW w:w="960" w:type="dxa"/>
            <w:noWrap/>
            <w:hideMark/>
          </w:tcPr>
          <w:p w14:paraId="3CAEA76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1357F9D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49</w:t>
            </w:r>
          </w:p>
        </w:tc>
        <w:tc>
          <w:tcPr>
            <w:tcW w:w="960" w:type="dxa"/>
            <w:noWrap/>
            <w:hideMark/>
          </w:tcPr>
          <w:p w14:paraId="3118C9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28</w:t>
            </w:r>
          </w:p>
        </w:tc>
        <w:tc>
          <w:tcPr>
            <w:tcW w:w="1041" w:type="dxa"/>
            <w:noWrap/>
            <w:hideMark/>
          </w:tcPr>
          <w:p w14:paraId="1F04B01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809.325</w:t>
            </w:r>
          </w:p>
        </w:tc>
        <w:tc>
          <w:tcPr>
            <w:tcW w:w="960" w:type="dxa"/>
            <w:noWrap/>
            <w:hideMark/>
          </w:tcPr>
          <w:p w14:paraId="11E48B3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298</w:t>
            </w:r>
          </w:p>
        </w:tc>
      </w:tr>
      <w:tr w:rsidR="00175096" w:rsidRPr="00823579" w14:paraId="16358AF3" w14:textId="77777777" w:rsidTr="00175096">
        <w:trPr>
          <w:trHeight w:val="300"/>
        </w:trPr>
        <w:tc>
          <w:tcPr>
            <w:tcW w:w="1279" w:type="dxa"/>
            <w:noWrap/>
            <w:hideMark/>
          </w:tcPr>
          <w:p w14:paraId="39F51CC8" w14:textId="77777777" w:rsidR="00175096" w:rsidRPr="00823579" w:rsidRDefault="00175096" w:rsidP="00175096">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0B5DFE80" w14:textId="7A95CBBC" w:rsidR="00175096" w:rsidRPr="00175096" w:rsidRDefault="00175096" w:rsidP="00175096">
            <w:pPr>
              <w:spacing w:line="240" w:lineRule="auto"/>
              <w:jc w:val="right"/>
              <w:rPr>
                <w:color w:val="000000"/>
                <w:sz w:val="22"/>
                <w:szCs w:val="22"/>
                <w:lang w:eastAsia="en-US"/>
              </w:rPr>
            </w:pPr>
            <w:r w:rsidRPr="00175096">
              <w:rPr>
                <w:sz w:val="22"/>
                <w:szCs w:val="22"/>
              </w:rPr>
              <w:t>0.854</w:t>
            </w:r>
          </w:p>
        </w:tc>
        <w:tc>
          <w:tcPr>
            <w:tcW w:w="960" w:type="dxa"/>
            <w:noWrap/>
            <w:hideMark/>
          </w:tcPr>
          <w:p w14:paraId="2FF91FCF" w14:textId="5FB5D685" w:rsidR="00175096" w:rsidRPr="00175096" w:rsidRDefault="00175096" w:rsidP="00175096">
            <w:pPr>
              <w:spacing w:line="240" w:lineRule="auto"/>
              <w:jc w:val="right"/>
              <w:rPr>
                <w:color w:val="000000"/>
                <w:sz w:val="22"/>
                <w:szCs w:val="22"/>
                <w:lang w:eastAsia="en-US"/>
              </w:rPr>
            </w:pPr>
            <w:r w:rsidRPr="00175096">
              <w:rPr>
                <w:sz w:val="22"/>
                <w:szCs w:val="22"/>
              </w:rPr>
              <w:t>0.878</w:t>
            </w:r>
          </w:p>
        </w:tc>
        <w:tc>
          <w:tcPr>
            <w:tcW w:w="960" w:type="dxa"/>
            <w:noWrap/>
            <w:hideMark/>
          </w:tcPr>
          <w:p w14:paraId="03462198" w14:textId="5DF38375" w:rsidR="00175096" w:rsidRPr="00175096" w:rsidRDefault="00175096" w:rsidP="00175096">
            <w:pPr>
              <w:spacing w:line="240" w:lineRule="auto"/>
              <w:jc w:val="right"/>
              <w:rPr>
                <w:color w:val="000000"/>
                <w:sz w:val="22"/>
                <w:szCs w:val="22"/>
                <w:lang w:eastAsia="en-US"/>
              </w:rPr>
            </w:pPr>
            <w:r w:rsidRPr="00175096">
              <w:rPr>
                <w:sz w:val="22"/>
                <w:szCs w:val="22"/>
              </w:rPr>
              <w:t>0.837</w:t>
            </w:r>
          </w:p>
        </w:tc>
        <w:tc>
          <w:tcPr>
            <w:tcW w:w="960" w:type="dxa"/>
            <w:noWrap/>
            <w:hideMark/>
          </w:tcPr>
          <w:p w14:paraId="34836C15" w14:textId="620702DB" w:rsidR="00175096" w:rsidRPr="00175096" w:rsidRDefault="00175096" w:rsidP="00175096">
            <w:pPr>
              <w:spacing w:line="240" w:lineRule="auto"/>
              <w:jc w:val="right"/>
              <w:rPr>
                <w:color w:val="000000"/>
                <w:sz w:val="22"/>
                <w:szCs w:val="22"/>
                <w:lang w:eastAsia="en-US"/>
              </w:rPr>
            </w:pPr>
            <w:r w:rsidRPr="00175096">
              <w:rPr>
                <w:sz w:val="22"/>
                <w:szCs w:val="22"/>
              </w:rPr>
              <w:t>0.188</w:t>
            </w:r>
          </w:p>
        </w:tc>
        <w:tc>
          <w:tcPr>
            <w:tcW w:w="1041" w:type="dxa"/>
            <w:noWrap/>
            <w:hideMark/>
          </w:tcPr>
          <w:p w14:paraId="30D62D63" w14:textId="42058637" w:rsidR="00175096" w:rsidRPr="00175096" w:rsidRDefault="00175096" w:rsidP="00175096">
            <w:pPr>
              <w:spacing w:line="240" w:lineRule="auto"/>
              <w:jc w:val="right"/>
              <w:rPr>
                <w:color w:val="000000"/>
                <w:sz w:val="22"/>
                <w:szCs w:val="22"/>
                <w:lang w:eastAsia="en-US"/>
              </w:rPr>
            </w:pPr>
            <w:r w:rsidRPr="00175096">
              <w:rPr>
                <w:sz w:val="22"/>
                <w:szCs w:val="22"/>
              </w:rPr>
              <w:t>2410.605</w:t>
            </w:r>
          </w:p>
        </w:tc>
        <w:tc>
          <w:tcPr>
            <w:tcW w:w="960" w:type="dxa"/>
            <w:noWrap/>
            <w:hideMark/>
          </w:tcPr>
          <w:p w14:paraId="2397EB95" w14:textId="68FAD314" w:rsidR="00175096" w:rsidRPr="00175096" w:rsidRDefault="00175096" w:rsidP="00175096">
            <w:pPr>
              <w:spacing w:line="240" w:lineRule="auto"/>
              <w:jc w:val="right"/>
              <w:rPr>
                <w:color w:val="000000"/>
                <w:sz w:val="22"/>
                <w:szCs w:val="22"/>
                <w:lang w:eastAsia="en-US"/>
              </w:rPr>
            </w:pPr>
            <w:r w:rsidRPr="00175096">
              <w:rPr>
                <w:sz w:val="22"/>
                <w:szCs w:val="22"/>
              </w:rPr>
              <w:t>3.402</w:t>
            </w:r>
          </w:p>
        </w:tc>
      </w:tr>
      <w:tr w:rsidR="003A5671" w:rsidRPr="00823579" w14:paraId="6F708E4D" w14:textId="77777777" w:rsidTr="00175096">
        <w:trPr>
          <w:trHeight w:val="300"/>
        </w:trPr>
        <w:tc>
          <w:tcPr>
            <w:tcW w:w="1279" w:type="dxa"/>
            <w:noWrap/>
            <w:hideMark/>
          </w:tcPr>
          <w:p w14:paraId="0DBD2937"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2CE2D8B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15A0544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65</w:t>
            </w:r>
          </w:p>
        </w:tc>
        <w:tc>
          <w:tcPr>
            <w:tcW w:w="960" w:type="dxa"/>
            <w:noWrap/>
            <w:hideMark/>
          </w:tcPr>
          <w:p w14:paraId="42CEB87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0F8739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72</w:t>
            </w:r>
          </w:p>
        </w:tc>
        <w:tc>
          <w:tcPr>
            <w:tcW w:w="1041" w:type="dxa"/>
            <w:noWrap/>
            <w:hideMark/>
          </w:tcPr>
          <w:p w14:paraId="51C7B44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081.063</w:t>
            </w:r>
          </w:p>
        </w:tc>
        <w:tc>
          <w:tcPr>
            <w:tcW w:w="960" w:type="dxa"/>
            <w:noWrap/>
            <w:hideMark/>
          </w:tcPr>
          <w:p w14:paraId="755C42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103</w:t>
            </w:r>
          </w:p>
        </w:tc>
      </w:tr>
      <w:tr w:rsidR="003A5671" w:rsidRPr="00823579" w14:paraId="6AB5E08F" w14:textId="77777777" w:rsidTr="00175096">
        <w:trPr>
          <w:trHeight w:val="300"/>
        </w:trPr>
        <w:tc>
          <w:tcPr>
            <w:tcW w:w="1279" w:type="dxa"/>
            <w:noWrap/>
            <w:hideMark/>
          </w:tcPr>
          <w:p w14:paraId="4C1023C5"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223929E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07</w:t>
            </w:r>
          </w:p>
        </w:tc>
        <w:tc>
          <w:tcPr>
            <w:tcW w:w="960" w:type="dxa"/>
            <w:noWrap/>
            <w:hideMark/>
          </w:tcPr>
          <w:p w14:paraId="0608C3D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1</w:t>
            </w:r>
          </w:p>
        </w:tc>
        <w:tc>
          <w:tcPr>
            <w:tcW w:w="960" w:type="dxa"/>
            <w:noWrap/>
            <w:hideMark/>
          </w:tcPr>
          <w:p w14:paraId="194D781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79</w:t>
            </w:r>
          </w:p>
        </w:tc>
        <w:tc>
          <w:tcPr>
            <w:tcW w:w="960" w:type="dxa"/>
            <w:noWrap/>
            <w:hideMark/>
          </w:tcPr>
          <w:p w14:paraId="4C05605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7</w:t>
            </w:r>
          </w:p>
        </w:tc>
        <w:tc>
          <w:tcPr>
            <w:tcW w:w="1041" w:type="dxa"/>
            <w:noWrap/>
            <w:hideMark/>
          </w:tcPr>
          <w:p w14:paraId="054E2D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68.812</w:t>
            </w:r>
          </w:p>
        </w:tc>
        <w:tc>
          <w:tcPr>
            <w:tcW w:w="960" w:type="dxa"/>
            <w:noWrap/>
            <w:hideMark/>
          </w:tcPr>
          <w:p w14:paraId="233606F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88</w:t>
            </w:r>
          </w:p>
        </w:tc>
      </w:tr>
      <w:tr w:rsidR="003A5671" w:rsidRPr="00823579" w14:paraId="37C4DB2A" w14:textId="77777777" w:rsidTr="00175096">
        <w:trPr>
          <w:trHeight w:val="300"/>
        </w:trPr>
        <w:tc>
          <w:tcPr>
            <w:tcW w:w="1279" w:type="dxa"/>
            <w:noWrap/>
            <w:hideMark/>
          </w:tcPr>
          <w:p w14:paraId="5E74BBF1"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3F5AFF4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29</w:t>
            </w:r>
          </w:p>
        </w:tc>
        <w:tc>
          <w:tcPr>
            <w:tcW w:w="960" w:type="dxa"/>
            <w:noWrap/>
            <w:hideMark/>
          </w:tcPr>
          <w:p w14:paraId="20FFB11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4</w:t>
            </w:r>
          </w:p>
        </w:tc>
        <w:tc>
          <w:tcPr>
            <w:tcW w:w="960" w:type="dxa"/>
            <w:noWrap/>
            <w:hideMark/>
          </w:tcPr>
          <w:p w14:paraId="0C3899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7255DE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69</w:t>
            </w:r>
          </w:p>
        </w:tc>
        <w:tc>
          <w:tcPr>
            <w:tcW w:w="1041" w:type="dxa"/>
            <w:noWrap/>
            <w:hideMark/>
          </w:tcPr>
          <w:p w14:paraId="6353F0D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7.737</w:t>
            </w:r>
          </w:p>
        </w:tc>
        <w:tc>
          <w:tcPr>
            <w:tcW w:w="960" w:type="dxa"/>
            <w:noWrap/>
            <w:hideMark/>
          </w:tcPr>
          <w:p w14:paraId="264B749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72</w:t>
            </w:r>
          </w:p>
        </w:tc>
      </w:tr>
      <w:tr w:rsidR="009A6A8C" w:rsidRPr="00823579" w14:paraId="1AA5333F" w14:textId="77777777" w:rsidTr="00175096">
        <w:trPr>
          <w:trHeight w:val="300"/>
        </w:trPr>
        <w:tc>
          <w:tcPr>
            <w:tcW w:w="1279" w:type="dxa"/>
            <w:noWrap/>
          </w:tcPr>
          <w:p w14:paraId="05C5654B" w14:textId="039EEC1E"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0CBA399" w14:textId="02D4F53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2</w:t>
            </w:r>
          </w:p>
        </w:tc>
        <w:tc>
          <w:tcPr>
            <w:tcW w:w="960" w:type="dxa"/>
            <w:noWrap/>
          </w:tcPr>
          <w:p w14:paraId="1F4FE4A6" w14:textId="3ECF3EC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7</w:t>
            </w:r>
          </w:p>
        </w:tc>
        <w:tc>
          <w:tcPr>
            <w:tcW w:w="960" w:type="dxa"/>
            <w:noWrap/>
          </w:tcPr>
          <w:p w14:paraId="57037365" w14:textId="2FA83A4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w:t>
            </w:r>
          </w:p>
        </w:tc>
        <w:tc>
          <w:tcPr>
            <w:tcW w:w="960" w:type="dxa"/>
            <w:noWrap/>
          </w:tcPr>
          <w:p w14:paraId="3A6ECCC9" w14:textId="63D17CE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3</w:t>
            </w:r>
          </w:p>
        </w:tc>
        <w:tc>
          <w:tcPr>
            <w:tcW w:w="1041" w:type="dxa"/>
            <w:noWrap/>
          </w:tcPr>
          <w:p w14:paraId="47B30A25" w14:textId="76B291F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167.347</w:t>
            </w:r>
          </w:p>
        </w:tc>
        <w:tc>
          <w:tcPr>
            <w:tcW w:w="960" w:type="dxa"/>
            <w:noWrap/>
          </w:tcPr>
          <w:p w14:paraId="3A990017" w14:textId="3B95E8CD"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952</w:t>
            </w:r>
          </w:p>
        </w:tc>
      </w:tr>
      <w:tr w:rsidR="009A6A8C" w:rsidRPr="00823579" w14:paraId="6D532937" w14:textId="77777777" w:rsidTr="00175096">
        <w:trPr>
          <w:trHeight w:val="300"/>
        </w:trPr>
        <w:tc>
          <w:tcPr>
            <w:tcW w:w="1279" w:type="dxa"/>
            <w:noWrap/>
            <w:hideMark/>
          </w:tcPr>
          <w:p w14:paraId="16189BF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49245E66" w14:textId="31C6A2A6" w:rsidR="009A6A8C" w:rsidRPr="00696CB3" w:rsidRDefault="009A6A8C" w:rsidP="009A6A8C">
            <w:pPr>
              <w:spacing w:line="240" w:lineRule="auto"/>
              <w:jc w:val="right"/>
              <w:rPr>
                <w:color w:val="000000"/>
                <w:sz w:val="22"/>
                <w:szCs w:val="22"/>
                <w:lang w:eastAsia="en-US"/>
              </w:rPr>
            </w:pPr>
            <w:r w:rsidRPr="00696CB3">
              <w:rPr>
                <w:sz w:val="22"/>
                <w:szCs w:val="22"/>
              </w:rPr>
              <w:t>0.860</w:t>
            </w:r>
          </w:p>
        </w:tc>
        <w:tc>
          <w:tcPr>
            <w:tcW w:w="960" w:type="dxa"/>
            <w:noWrap/>
            <w:hideMark/>
          </w:tcPr>
          <w:p w14:paraId="134638B6" w14:textId="2C5A7846" w:rsidR="009A6A8C" w:rsidRPr="00696CB3" w:rsidRDefault="009A6A8C" w:rsidP="009A6A8C">
            <w:pPr>
              <w:spacing w:line="240" w:lineRule="auto"/>
              <w:jc w:val="right"/>
              <w:rPr>
                <w:color w:val="000000"/>
                <w:sz w:val="22"/>
                <w:szCs w:val="22"/>
                <w:lang w:eastAsia="en-US"/>
              </w:rPr>
            </w:pPr>
            <w:r w:rsidRPr="00696CB3">
              <w:rPr>
                <w:sz w:val="22"/>
                <w:szCs w:val="22"/>
              </w:rPr>
              <w:t>0.882</w:t>
            </w:r>
          </w:p>
        </w:tc>
        <w:tc>
          <w:tcPr>
            <w:tcW w:w="960" w:type="dxa"/>
            <w:noWrap/>
            <w:hideMark/>
          </w:tcPr>
          <w:p w14:paraId="07FA66CD" w14:textId="25C4D139" w:rsidR="009A6A8C" w:rsidRPr="00696CB3" w:rsidRDefault="009A6A8C" w:rsidP="009A6A8C">
            <w:pPr>
              <w:spacing w:line="240" w:lineRule="auto"/>
              <w:jc w:val="right"/>
              <w:rPr>
                <w:color w:val="000000"/>
                <w:sz w:val="22"/>
                <w:szCs w:val="22"/>
                <w:lang w:eastAsia="en-US"/>
              </w:rPr>
            </w:pPr>
            <w:r w:rsidRPr="00696CB3">
              <w:rPr>
                <w:sz w:val="22"/>
                <w:szCs w:val="22"/>
              </w:rPr>
              <w:t>0.839</w:t>
            </w:r>
          </w:p>
        </w:tc>
        <w:tc>
          <w:tcPr>
            <w:tcW w:w="960" w:type="dxa"/>
            <w:noWrap/>
            <w:hideMark/>
          </w:tcPr>
          <w:p w14:paraId="2C46814B" w14:textId="0A9B4F9A" w:rsidR="009A6A8C" w:rsidRPr="00696CB3" w:rsidRDefault="009A6A8C" w:rsidP="009A6A8C">
            <w:pPr>
              <w:spacing w:line="240" w:lineRule="auto"/>
              <w:jc w:val="right"/>
              <w:rPr>
                <w:color w:val="000000"/>
                <w:sz w:val="22"/>
                <w:szCs w:val="22"/>
                <w:lang w:eastAsia="en-US"/>
              </w:rPr>
            </w:pPr>
            <w:r w:rsidRPr="00696CB3">
              <w:rPr>
                <w:sz w:val="22"/>
                <w:szCs w:val="22"/>
              </w:rPr>
              <w:t>0.206</w:t>
            </w:r>
          </w:p>
        </w:tc>
        <w:tc>
          <w:tcPr>
            <w:tcW w:w="1041" w:type="dxa"/>
            <w:noWrap/>
            <w:hideMark/>
          </w:tcPr>
          <w:p w14:paraId="27DAE447" w14:textId="35492EA4" w:rsidR="009A6A8C" w:rsidRPr="00696CB3" w:rsidRDefault="009A6A8C" w:rsidP="009A6A8C">
            <w:pPr>
              <w:spacing w:line="240" w:lineRule="auto"/>
              <w:jc w:val="right"/>
              <w:rPr>
                <w:color w:val="000000"/>
                <w:sz w:val="22"/>
                <w:szCs w:val="22"/>
                <w:lang w:eastAsia="en-US"/>
              </w:rPr>
            </w:pPr>
            <w:r w:rsidRPr="00696CB3">
              <w:rPr>
                <w:sz w:val="22"/>
                <w:szCs w:val="22"/>
              </w:rPr>
              <w:t>2422.558</w:t>
            </w:r>
          </w:p>
        </w:tc>
        <w:tc>
          <w:tcPr>
            <w:tcW w:w="960" w:type="dxa"/>
            <w:noWrap/>
            <w:hideMark/>
          </w:tcPr>
          <w:p w14:paraId="13743CF4" w14:textId="6140F058" w:rsidR="009A6A8C" w:rsidRPr="00696CB3" w:rsidRDefault="009A6A8C" w:rsidP="009A6A8C">
            <w:pPr>
              <w:spacing w:line="240" w:lineRule="auto"/>
              <w:jc w:val="right"/>
              <w:rPr>
                <w:color w:val="000000"/>
                <w:sz w:val="22"/>
                <w:szCs w:val="22"/>
                <w:lang w:eastAsia="en-US"/>
              </w:rPr>
            </w:pPr>
            <w:r w:rsidRPr="00696CB3">
              <w:rPr>
                <w:sz w:val="22"/>
                <w:szCs w:val="22"/>
              </w:rPr>
              <w:t>3.05</w:t>
            </w:r>
          </w:p>
        </w:tc>
      </w:tr>
      <w:tr w:rsidR="009A6A8C" w:rsidRPr="00823579" w14:paraId="5DF4ADB8" w14:textId="77777777" w:rsidTr="00175096">
        <w:trPr>
          <w:trHeight w:val="300"/>
        </w:trPr>
        <w:tc>
          <w:tcPr>
            <w:tcW w:w="1279" w:type="dxa"/>
            <w:noWrap/>
            <w:hideMark/>
          </w:tcPr>
          <w:p w14:paraId="2A6115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6978EBE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85</w:t>
            </w:r>
          </w:p>
        </w:tc>
        <w:tc>
          <w:tcPr>
            <w:tcW w:w="960" w:type="dxa"/>
            <w:noWrap/>
            <w:hideMark/>
          </w:tcPr>
          <w:p w14:paraId="5EFDCFF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4A20C7B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6699C6A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45</w:t>
            </w:r>
          </w:p>
        </w:tc>
        <w:tc>
          <w:tcPr>
            <w:tcW w:w="1041" w:type="dxa"/>
            <w:noWrap/>
            <w:hideMark/>
          </w:tcPr>
          <w:p w14:paraId="3466464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7.816</w:t>
            </w:r>
          </w:p>
        </w:tc>
        <w:tc>
          <w:tcPr>
            <w:tcW w:w="960" w:type="dxa"/>
            <w:noWrap/>
            <w:hideMark/>
          </w:tcPr>
          <w:p w14:paraId="52A34E0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672</w:t>
            </w:r>
          </w:p>
        </w:tc>
      </w:tr>
      <w:tr w:rsidR="009A6A8C" w:rsidRPr="00823579" w14:paraId="195D4EFE" w14:textId="77777777" w:rsidTr="00175096">
        <w:trPr>
          <w:trHeight w:val="300"/>
        </w:trPr>
        <w:tc>
          <w:tcPr>
            <w:tcW w:w="1279" w:type="dxa"/>
            <w:noWrap/>
            <w:hideMark/>
          </w:tcPr>
          <w:p w14:paraId="0EB94383"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45FBFF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9</w:t>
            </w:r>
          </w:p>
        </w:tc>
        <w:tc>
          <w:tcPr>
            <w:tcW w:w="960" w:type="dxa"/>
            <w:noWrap/>
            <w:hideMark/>
          </w:tcPr>
          <w:p w14:paraId="1855777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w:t>
            </w:r>
          </w:p>
        </w:tc>
        <w:tc>
          <w:tcPr>
            <w:tcW w:w="960" w:type="dxa"/>
            <w:noWrap/>
            <w:hideMark/>
          </w:tcPr>
          <w:p w14:paraId="21D43A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4</w:t>
            </w:r>
          </w:p>
        </w:tc>
        <w:tc>
          <w:tcPr>
            <w:tcW w:w="960" w:type="dxa"/>
            <w:noWrap/>
            <w:hideMark/>
          </w:tcPr>
          <w:p w14:paraId="65C735D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83</w:t>
            </w:r>
          </w:p>
        </w:tc>
        <w:tc>
          <w:tcPr>
            <w:tcW w:w="1041" w:type="dxa"/>
            <w:noWrap/>
            <w:hideMark/>
          </w:tcPr>
          <w:p w14:paraId="266A67B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82.449</w:t>
            </w:r>
          </w:p>
        </w:tc>
        <w:tc>
          <w:tcPr>
            <w:tcW w:w="960" w:type="dxa"/>
            <w:noWrap/>
            <w:hideMark/>
          </w:tcPr>
          <w:p w14:paraId="5B1A41D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w:t>
            </w:r>
          </w:p>
        </w:tc>
      </w:tr>
    </w:tbl>
    <w:p w14:paraId="1408C735" w14:textId="77777777" w:rsidR="003A5671" w:rsidRDefault="003A5671" w:rsidP="002D1BEE"/>
    <w:p w14:paraId="2252A069" w14:textId="05D3E7D7" w:rsidR="005A450C" w:rsidRPr="00823579" w:rsidRDefault="005A450C" w:rsidP="002D1BEE">
      <w:r>
        <w:lastRenderedPageBreak/>
        <w:t xml:space="preserve">Our analysis on individual datasets shows that there are a subset of deep clustering algorithms that are suitable for the task of spike sorting, </w:t>
      </w:r>
      <w:proofErr w:type="gramStart"/>
      <w:r>
        <w:t>specifically  DDC</w:t>
      </w:r>
      <w:proofErr w:type="gramEnd"/>
      <w:r>
        <w:t xml:space="preserve">, DEC, IDEC and </w:t>
      </w:r>
      <w:proofErr w:type="spellStart"/>
      <w:r>
        <w:t>VaDE</w:t>
      </w:r>
      <w:proofErr w:type="spellEnd"/>
      <w:r>
        <w:t xml:space="preserve"> which obtained high scores across these datasets. </w:t>
      </w:r>
      <w:r w:rsidR="00DA665B">
        <w:t xml:space="preserve">DDC expressed its highest scores on the datasets with low to medium number of clusters, while the DEC, IDEC and </w:t>
      </w:r>
      <w:proofErr w:type="spellStart"/>
      <w:r w:rsidR="00DA665B">
        <w:t>VaDE</w:t>
      </w:r>
      <w:proofErr w:type="spellEnd"/>
      <w:r w:rsidR="00DA665B">
        <w:t xml:space="preserve"> were top performers for datasets with a medium to high number of clusters. </w:t>
      </w:r>
    </w:p>
    <w:p w14:paraId="6DA9307B" w14:textId="77777777" w:rsidR="00007A08" w:rsidRPr="00823579" w:rsidRDefault="00007A08" w:rsidP="002D1BEE"/>
    <w:p w14:paraId="3C344CAE" w14:textId="6CB53974" w:rsidR="002D1BEE" w:rsidRPr="00823579" w:rsidRDefault="00073A78" w:rsidP="009F4474">
      <w:pPr>
        <w:pStyle w:val="Heading2"/>
        <w:rPr>
          <w:rFonts w:cs="Times New Roman"/>
        </w:rPr>
      </w:pPr>
      <w:r w:rsidRPr="00823579">
        <w:rPr>
          <w:rStyle w:val="Heading2Char"/>
          <w:rFonts w:cs="Times New Roman"/>
        </w:rPr>
        <w:t xml:space="preserve">Performance evaluation of all </w:t>
      </w:r>
      <w:r w:rsidR="007D4842">
        <w:rPr>
          <w:rStyle w:val="Heading2Char"/>
          <w:rFonts w:cs="Times New Roman"/>
        </w:rPr>
        <w:t xml:space="preserve">synthetic </w:t>
      </w:r>
      <w:r w:rsidRPr="00823579">
        <w:rPr>
          <w:rStyle w:val="Heading2Char"/>
          <w:rFonts w:cs="Times New Roman"/>
        </w:rPr>
        <w:t>datasets</w:t>
      </w:r>
    </w:p>
    <w:p w14:paraId="57589FD4" w14:textId="5FBA13CC"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C03082">
        <w:instrText xml:space="preserve"> ADDIN ZOTERO_ITEM CSL_CITATION {"citationID":"vsPGwg7K","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21B9DC2D" w14:textId="21BC6319" w:rsidR="00F678E2"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w:t>
      </w:r>
      <w:r w:rsidR="00056CC2">
        <w:rPr>
          <w:rFonts w:eastAsia="Palatino Linotype"/>
        </w:rPr>
        <w:t>3</w:t>
      </w:r>
      <w:r w:rsidRPr="00823579">
        <w:rPr>
          <w:rFonts w:eastAsia="Palatino Linotype"/>
        </w:rPr>
        <w:t xml:space="preserve"> and complemented through a </w:t>
      </w:r>
      <w:proofErr w:type="spellStart"/>
      <w:r w:rsidRPr="00823579">
        <w:rPr>
          <w:rFonts w:eastAsia="Palatino Linotype"/>
        </w:rPr>
        <w:t>Borda</w:t>
      </w:r>
      <w:proofErr w:type="spellEnd"/>
      <w:r w:rsidRPr="00823579">
        <w:rPr>
          <w:rFonts w:eastAsia="Palatino Linotype"/>
        </w:rPr>
        <w:t xml:space="preserve"> aggregation-based ranking. </w:t>
      </w:r>
      <w:r w:rsidR="00E774E1">
        <w:rPr>
          <w:rFonts w:eastAsia="Palatino Linotype"/>
        </w:rPr>
        <w:t xml:space="preserve">Through visual inspection of the performance distribution, it is observable that </w:t>
      </w:r>
      <w:proofErr w:type="spellStart"/>
      <w:r w:rsidR="00E774E1">
        <w:rPr>
          <w:rFonts w:eastAsia="Palatino Linotype"/>
        </w:rPr>
        <w:t>ACeDeC</w:t>
      </w:r>
      <w:proofErr w:type="spellEnd"/>
      <w:r w:rsidR="00E774E1">
        <w:rPr>
          <w:rFonts w:eastAsia="Palatino Linotype"/>
        </w:rPr>
        <w:t xml:space="preserve">, DDC and </w:t>
      </w:r>
      <w:proofErr w:type="spellStart"/>
      <w:r w:rsidR="00E774E1">
        <w:rPr>
          <w:rFonts w:eastAsia="Palatino Linotype"/>
        </w:rPr>
        <w:t>VaDE</w:t>
      </w:r>
      <w:proofErr w:type="spellEnd"/>
      <w:r w:rsidR="00E774E1">
        <w:rPr>
          <w:rFonts w:eastAsia="Palatino Linotype"/>
        </w:rPr>
        <w:t xml:space="preserv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w:t>
      </w:r>
      <w:proofErr w:type="spellStart"/>
      <w:r w:rsidR="00065A9F">
        <w:rPr>
          <w:rFonts w:eastAsia="Palatino Linotype"/>
        </w:rPr>
        <w:t>DeepECT</w:t>
      </w:r>
      <w:proofErr w:type="spellEnd"/>
      <w:r w:rsidR="00065A9F">
        <w:rPr>
          <w:rFonts w:eastAsia="Palatino Linotype"/>
        </w:rPr>
        <w:t xml:space="preserve"> consistently obtain poor scores. </w:t>
      </w:r>
      <w:r w:rsidR="00E774E1">
        <w:rPr>
          <w:rFonts w:eastAsia="Palatino Linotype"/>
        </w:rPr>
        <w:t xml:space="preserve"> </w:t>
      </w:r>
    </w:p>
    <w:p w14:paraId="4184803C" w14:textId="77777777" w:rsidR="00B278FD" w:rsidRPr="00823579" w:rsidRDefault="00B278FD" w:rsidP="00284D80">
      <w:pPr>
        <w:tabs>
          <w:tab w:val="left" w:pos="216"/>
        </w:tabs>
        <w:spacing w:after="0"/>
        <w:rPr>
          <w:rFonts w:eastAsia="Palatino Linotype"/>
        </w:rPr>
      </w:pPr>
    </w:p>
    <w:p w14:paraId="1BBE24A8" w14:textId="479B19DE" w:rsidR="00823579" w:rsidRDefault="009B2772" w:rsidP="00823579">
      <w:pPr>
        <w:tabs>
          <w:tab w:val="left" w:pos="216"/>
        </w:tabs>
        <w:spacing w:after="0"/>
        <w:rPr>
          <w:rFonts w:eastAsia="Palatino Linotype"/>
        </w:rPr>
      </w:pPr>
      <w:r>
        <w:rPr>
          <w:rFonts w:eastAsia="Palatino Linotype"/>
          <w:noProof/>
          <w:lang w:eastAsia="en-US"/>
        </w:rPr>
        <w:lastRenderedPageBreak/>
        <w:drawing>
          <wp:inline distT="0" distB="0" distL="0" distR="0" wp14:anchorId="52122D2A" wp14:editId="7E93A965">
            <wp:extent cx="5936615" cy="4640239"/>
            <wp:effectExtent l="0" t="0" r="6985" b="8255"/>
            <wp:docPr id="198762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953"/>
                    <a:stretch/>
                  </pic:blipFill>
                  <pic:spPr bwMode="auto">
                    <a:xfrm>
                      <a:off x="0" y="0"/>
                      <a:ext cx="5936615" cy="4640239"/>
                    </a:xfrm>
                    <a:prstGeom prst="rect">
                      <a:avLst/>
                    </a:prstGeom>
                    <a:noFill/>
                    <a:ln>
                      <a:noFill/>
                    </a:ln>
                    <a:extLst>
                      <a:ext uri="{53640926-AAD7-44D8-BBD7-CCE9431645EC}">
                        <a14:shadowObscured xmlns:a14="http://schemas.microsoft.com/office/drawing/2010/main"/>
                      </a:ext>
                    </a:extLst>
                  </pic:spPr>
                </pic:pic>
              </a:graphicData>
            </a:graphic>
          </wp:inline>
        </w:drawing>
      </w:r>
    </w:p>
    <w:p w14:paraId="16665B4B" w14:textId="562AFDD4" w:rsidR="009B2772" w:rsidRPr="00823579" w:rsidRDefault="009B2772" w:rsidP="009B2772">
      <w:pPr>
        <w:tabs>
          <w:tab w:val="left" w:pos="216"/>
        </w:tabs>
        <w:spacing w:after="0"/>
        <w:rPr>
          <w:rFonts w:eastAsia="Palatino Linotype"/>
        </w:rPr>
      </w:pPr>
      <w:r w:rsidRPr="00823579">
        <w:rPr>
          <w:rFonts w:eastAsia="Palatino Linotype"/>
        </w:rPr>
        <w:t xml:space="preserve">Figure </w:t>
      </w:r>
      <w:r w:rsidR="00056CC2">
        <w:rPr>
          <w:rFonts w:eastAsia="Palatino Linotype"/>
        </w:rPr>
        <w:t>3</w:t>
      </w:r>
      <w:r w:rsidRPr="00823579">
        <w:rPr>
          <w:rFonts w:eastAsia="Palatino Linotype"/>
        </w:rPr>
        <w:t xml:space="preserve"> - </w:t>
      </w:r>
      <w:r w:rsidRPr="00823579">
        <w:t>Performance evaluation of all feature extraction methods for all 95 datasets (</w:t>
      </w:r>
      <w:r>
        <w:t xml:space="preserve">the </w:t>
      </w:r>
      <w:r w:rsidRPr="00823579">
        <w:t xml:space="preserve">star represents </w:t>
      </w:r>
      <w:r w:rsidR="00134E24">
        <w:t xml:space="preserve">the </w:t>
      </w:r>
      <w:r w:rsidRPr="00823579">
        <w:t xml:space="preserve">mean value, </w:t>
      </w:r>
      <w:r w:rsidR="005A7DFD">
        <w:t xml:space="preserve">while the </w:t>
      </w:r>
      <w:r w:rsidRPr="00823579">
        <w:t>middle line represents the median value).</w:t>
      </w:r>
    </w:p>
    <w:p w14:paraId="54FF6ABD" w14:textId="77777777" w:rsidR="009B2772" w:rsidRPr="00823579" w:rsidRDefault="009B2772" w:rsidP="00823579">
      <w:pPr>
        <w:tabs>
          <w:tab w:val="left" w:pos="216"/>
        </w:tabs>
        <w:spacing w:after="0"/>
        <w:rPr>
          <w:rFonts w:eastAsia="Palatino Linotype"/>
        </w:rPr>
      </w:pP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w:t>
      </w:r>
      <w:proofErr w:type="spellStart"/>
      <w:r w:rsidRPr="00823579">
        <w:rPr>
          <w:rFonts w:eastAsia="Palatino Linotype"/>
        </w:rPr>
        <w:t>Borda</w:t>
      </w:r>
      <w:proofErr w:type="spellEnd"/>
      <w:r w:rsidRPr="00823579">
        <w:rPr>
          <w:rFonts w:eastAsia="Palatino Linotype"/>
        </w:rPr>
        <w:t xml:space="preserve"> aggregation-based ranking of the methods according to their performance on each metric is presented in Table 6. Indicating that indeed a subset of deep clustering algorithms are suitable </w:t>
      </w:r>
      <w:proofErr w:type="spellStart"/>
      <w:r w:rsidRPr="00823579">
        <w:rPr>
          <w:rFonts w:eastAsia="Palatino Linotype"/>
        </w:rPr>
        <w:t>approches</w:t>
      </w:r>
      <w:proofErr w:type="spellEnd"/>
      <w:r w:rsidRPr="00823579">
        <w:rPr>
          <w:rFonts w:eastAsia="Palatino Linotype"/>
        </w:rPr>
        <w:t xml:space="preserve"> to </w:t>
      </w:r>
      <w:r w:rsidR="004B310B">
        <w:rPr>
          <w:rFonts w:eastAsia="Palatino Linotype"/>
        </w:rPr>
        <w:t xml:space="preserve">spike sorting, specifically </w:t>
      </w:r>
      <w:proofErr w:type="spellStart"/>
      <w:r w:rsidR="004B310B">
        <w:rPr>
          <w:rFonts w:eastAsia="Palatino Linotype"/>
        </w:rPr>
        <w:t>VaDE</w:t>
      </w:r>
      <w:proofErr w:type="spellEnd"/>
      <w:r w:rsidR="004B310B">
        <w:rPr>
          <w:rFonts w:eastAsia="Palatino Linotype"/>
        </w:rPr>
        <w:t xml:space="preserve">, DDC and </w:t>
      </w:r>
      <w:proofErr w:type="spellStart"/>
      <w:r w:rsidR="004B310B">
        <w:rPr>
          <w:rFonts w:eastAsia="Palatino Linotype"/>
        </w:rPr>
        <w:t>AceDeC</w:t>
      </w:r>
      <w:proofErr w:type="spellEnd"/>
      <w:r w:rsidR="004B310B">
        <w:rPr>
          <w:rFonts w:eastAsia="Palatino Linotype"/>
        </w:rPr>
        <w:t xml:space="preserve">. However, AEC, </w:t>
      </w:r>
      <w:proofErr w:type="spellStart"/>
      <w:r w:rsidR="004B310B">
        <w:rPr>
          <w:rFonts w:eastAsia="Palatino Linotype"/>
        </w:rPr>
        <w:t>DeepECT</w:t>
      </w:r>
      <w:proofErr w:type="spellEnd"/>
      <w:r w:rsidR="004B310B">
        <w:rPr>
          <w:rFonts w:eastAsia="Palatino Linotype"/>
        </w:rPr>
        <w:t xml:space="preserve"> and </w:t>
      </w:r>
      <w:proofErr w:type="spellStart"/>
      <w:r w:rsidR="004B310B">
        <w:rPr>
          <w:rFonts w:eastAsia="Palatino Linotype"/>
        </w:rPr>
        <w:t>DipEncoder</w:t>
      </w:r>
      <w:proofErr w:type="spellEnd"/>
      <w:r w:rsidR="004B310B">
        <w:rPr>
          <w:rFonts w:eastAsia="Palatino Linotype"/>
        </w:rPr>
        <w:t xml:space="preserve">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w:t>
      </w:r>
      <w:proofErr w:type="spellStart"/>
      <w:r w:rsidR="00C11DBB">
        <w:rPr>
          <w:rFonts w:eastAsia="Palatino Linotype"/>
        </w:rPr>
        <w:t>Isomap</w:t>
      </w:r>
      <w:proofErr w:type="spellEnd"/>
      <w:r w:rsidR="00C11DBB">
        <w:rPr>
          <w:rFonts w:eastAsia="Palatino Linotype"/>
        </w:rPr>
        <w:t xml:space="preserve">,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w:t>
      </w:r>
      <w:proofErr w:type="spellStart"/>
      <w:r w:rsidRPr="00823579">
        <w:rPr>
          <w:rFonts w:eastAsia="Palatino Linotype"/>
        </w:rPr>
        <w:t>Borda</w:t>
      </w:r>
      <w:proofErr w:type="spellEnd"/>
      <w:r w:rsidRPr="00823579">
        <w:rPr>
          <w:rFonts w:eastAsia="Palatino Linotype"/>
        </w:rPr>
        <w:t xml:space="preserve"> ranking by each performance metric across all 95 datasets. </w:t>
      </w:r>
    </w:p>
    <w:tbl>
      <w:tblPr>
        <w:tblStyle w:val="TableGrid"/>
        <w:tblW w:w="9272" w:type="dxa"/>
        <w:tblLook w:val="04A0" w:firstRow="1" w:lastRow="0" w:firstColumn="1" w:lastColumn="0" w:noHBand="0" w:noVBand="1"/>
      </w:tblPr>
      <w:tblGrid>
        <w:gridCol w:w="1016"/>
        <w:gridCol w:w="1376"/>
        <w:gridCol w:w="1376"/>
        <w:gridCol w:w="1376"/>
        <w:gridCol w:w="1376"/>
        <w:gridCol w:w="1376"/>
        <w:gridCol w:w="1376"/>
      </w:tblGrid>
      <w:tr w:rsidR="009F4474" w:rsidRPr="00823579" w14:paraId="3B27805E" w14:textId="77777777" w:rsidTr="00A05FF3">
        <w:trPr>
          <w:trHeight w:val="300"/>
        </w:trPr>
        <w:tc>
          <w:tcPr>
            <w:tcW w:w="1016" w:type="dxa"/>
            <w:noWrap/>
            <w:hideMark/>
          </w:tcPr>
          <w:p w14:paraId="4C67CE52" w14:textId="77777777" w:rsidR="009F4474" w:rsidRPr="00823579" w:rsidRDefault="009F4474" w:rsidP="003B4FEA">
            <w:pPr>
              <w:spacing w:line="240" w:lineRule="auto"/>
              <w:jc w:val="left"/>
              <w:rPr>
                <w:b/>
                <w:bCs/>
                <w:color w:val="000000"/>
                <w:lang w:eastAsia="en-US"/>
              </w:rPr>
            </w:pPr>
            <w:r w:rsidRPr="00823579">
              <w:rPr>
                <w:b/>
                <w:bCs/>
                <w:color w:val="000000"/>
                <w:lang w:eastAsia="en-US"/>
              </w:rPr>
              <w:t>Method</w:t>
            </w:r>
          </w:p>
        </w:tc>
        <w:tc>
          <w:tcPr>
            <w:tcW w:w="1376" w:type="dxa"/>
            <w:noWrap/>
            <w:hideMark/>
          </w:tcPr>
          <w:p w14:paraId="4562FEF3" w14:textId="77777777" w:rsidR="009F4474" w:rsidRPr="00823579" w:rsidRDefault="009F4474" w:rsidP="003B4FEA">
            <w:pPr>
              <w:spacing w:line="240" w:lineRule="auto"/>
              <w:jc w:val="left"/>
              <w:rPr>
                <w:b/>
                <w:bCs/>
                <w:color w:val="000000"/>
                <w:lang w:eastAsia="en-US"/>
              </w:rPr>
            </w:pPr>
            <w:r w:rsidRPr="00823579">
              <w:rPr>
                <w:b/>
                <w:bCs/>
                <w:color w:val="000000"/>
                <w:lang w:eastAsia="en-US"/>
              </w:rPr>
              <w:t>ARI</w:t>
            </w:r>
          </w:p>
        </w:tc>
        <w:tc>
          <w:tcPr>
            <w:tcW w:w="1376" w:type="dxa"/>
            <w:noWrap/>
            <w:hideMark/>
          </w:tcPr>
          <w:p w14:paraId="01DB7DFB" w14:textId="77777777" w:rsidR="009F4474" w:rsidRPr="00823579" w:rsidRDefault="009F4474" w:rsidP="003B4FEA">
            <w:pPr>
              <w:spacing w:line="240" w:lineRule="auto"/>
              <w:jc w:val="left"/>
              <w:rPr>
                <w:b/>
                <w:bCs/>
                <w:color w:val="000000"/>
                <w:lang w:eastAsia="en-US"/>
              </w:rPr>
            </w:pPr>
            <w:r w:rsidRPr="00823579">
              <w:rPr>
                <w:b/>
                <w:bCs/>
                <w:color w:val="000000"/>
                <w:lang w:eastAsia="en-US"/>
              </w:rPr>
              <w:t>AMI</w:t>
            </w:r>
          </w:p>
        </w:tc>
        <w:tc>
          <w:tcPr>
            <w:tcW w:w="1376" w:type="dxa"/>
            <w:noWrap/>
            <w:hideMark/>
          </w:tcPr>
          <w:p w14:paraId="5C7CC785" w14:textId="77777777" w:rsidR="009F4474" w:rsidRPr="00823579" w:rsidRDefault="009F4474" w:rsidP="003B4FEA">
            <w:pPr>
              <w:spacing w:line="240" w:lineRule="auto"/>
              <w:jc w:val="left"/>
              <w:rPr>
                <w:b/>
                <w:bCs/>
                <w:color w:val="000000"/>
                <w:lang w:eastAsia="en-US"/>
              </w:rPr>
            </w:pPr>
            <w:r w:rsidRPr="00823579">
              <w:rPr>
                <w:b/>
                <w:bCs/>
                <w:color w:val="000000"/>
                <w:lang w:eastAsia="en-US"/>
              </w:rPr>
              <w:t>Purity</w:t>
            </w:r>
          </w:p>
        </w:tc>
        <w:tc>
          <w:tcPr>
            <w:tcW w:w="1376" w:type="dxa"/>
            <w:noWrap/>
            <w:hideMark/>
          </w:tcPr>
          <w:p w14:paraId="39FF2225" w14:textId="77777777" w:rsidR="009F4474" w:rsidRPr="00823579" w:rsidRDefault="009F4474" w:rsidP="003B4FEA">
            <w:pPr>
              <w:spacing w:line="240" w:lineRule="auto"/>
              <w:jc w:val="left"/>
              <w:rPr>
                <w:b/>
                <w:bCs/>
                <w:color w:val="000000"/>
                <w:lang w:eastAsia="en-US"/>
              </w:rPr>
            </w:pPr>
            <w:r w:rsidRPr="00823579">
              <w:rPr>
                <w:b/>
                <w:bCs/>
                <w:color w:val="000000"/>
                <w:lang w:eastAsia="en-US"/>
              </w:rPr>
              <w:t>SS</w:t>
            </w:r>
          </w:p>
        </w:tc>
        <w:tc>
          <w:tcPr>
            <w:tcW w:w="1376" w:type="dxa"/>
            <w:noWrap/>
            <w:hideMark/>
          </w:tcPr>
          <w:p w14:paraId="0BCDB458" w14:textId="77777777" w:rsidR="009F4474" w:rsidRPr="00823579" w:rsidRDefault="009F4474" w:rsidP="003B4FEA">
            <w:pPr>
              <w:spacing w:line="240" w:lineRule="auto"/>
              <w:jc w:val="left"/>
              <w:rPr>
                <w:b/>
                <w:bCs/>
                <w:color w:val="000000"/>
                <w:lang w:eastAsia="en-US"/>
              </w:rPr>
            </w:pPr>
            <w:r w:rsidRPr="00823579">
              <w:rPr>
                <w:b/>
                <w:bCs/>
                <w:color w:val="000000"/>
                <w:lang w:eastAsia="en-US"/>
              </w:rPr>
              <w:t>CHS</w:t>
            </w:r>
          </w:p>
        </w:tc>
        <w:tc>
          <w:tcPr>
            <w:tcW w:w="1376" w:type="dxa"/>
            <w:noWrap/>
            <w:hideMark/>
          </w:tcPr>
          <w:p w14:paraId="6D8C51B5" w14:textId="77777777" w:rsidR="009F4474" w:rsidRPr="00823579" w:rsidRDefault="009F4474" w:rsidP="003B4FEA">
            <w:pPr>
              <w:spacing w:line="240" w:lineRule="auto"/>
              <w:jc w:val="left"/>
              <w:rPr>
                <w:b/>
                <w:bCs/>
                <w:color w:val="000000"/>
                <w:lang w:eastAsia="en-US"/>
              </w:rPr>
            </w:pPr>
            <w:r w:rsidRPr="00823579">
              <w:rPr>
                <w:b/>
                <w:bCs/>
                <w:color w:val="000000"/>
                <w:lang w:eastAsia="en-US"/>
              </w:rPr>
              <w:t>DBS</w:t>
            </w:r>
          </w:p>
        </w:tc>
      </w:tr>
      <w:tr w:rsidR="00A05FF3" w:rsidRPr="00823579" w14:paraId="0BEB8736" w14:textId="77777777" w:rsidTr="00A05FF3">
        <w:trPr>
          <w:trHeight w:val="300"/>
        </w:trPr>
        <w:tc>
          <w:tcPr>
            <w:tcW w:w="1016" w:type="dxa"/>
            <w:noWrap/>
            <w:hideMark/>
          </w:tcPr>
          <w:p w14:paraId="75747A79" w14:textId="77777777" w:rsidR="00A05FF3" w:rsidRPr="00823579" w:rsidRDefault="00A05FF3" w:rsidP="00A05FF3">
            <w:pPr>
              <w:spacing w:line="240" w:lineRule="auto"/>
              <w:jc w:val="right"/>
              <w:rPr>
                <w:color w:val="000000"/>
                <w:sz w:val="22"/>
                <w:szCs w:val="22"/>
                <w:lang w:eastAsia="en-US"/>
              </w:rPr>
            </w:pPr>
            <w:r w:rsidRPr="00823579">
              <w:t>1</w:t>
            </w:r>
          </w:p>
        </w:tc>
        <w:tc>
          <w:tcPr>
            <w:tcW w:w="1376" w:type="dxa"/>
            <w:noWrap/>
            <w:hideMark/>
          </w:tcPr>
          <w:p w14:paraId="108B7C7B" w14:textId="40F56A01"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52332C5C" w14:textId="207B30B0"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1039AFAC" w14:textId="0C3D1DA9"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01522B1" w14:textId="7B49E40A"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5E0A58A" w14:textId="0E7A7548"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663B4C50" w14:textId="03EFD9EE" w:rsidR="00A05FF3" w:rsidRPr="00823579" w:rsidRDefault="00A05FF3" w:rsidP="00A05FF3">
            <w:pPr>
              <w:spacing w:line="240" w:lineRule="auto"/>
              <w:jc w:val="left"/>
              <w:rPr>
                <w:color w:val="000000"/>
                <w:sz w:val="22"/>
                <w:szCs w:val="22"/>
                <w:lang w:eastAsia="en-US"/>
              </w:rPr>
            </w:pPr>
            <w:r w:rsidRPr="00D33A48">
              <w:t>DDC</w:t>
            </w:r>
          </w:p>
        </w:tc>
      </w:tr>
      <w:tr w:rsidR="00A05FF3" w:rsidRPr="00823579" w14:paraId="52580A48" w14:textId="77777777" w:rsidTr="00A05FF3">
        <w:trPr>
          <w:trHeight w:val="300"/>
        </w:trPr>
        <w:tc>
          <w:tcPr>
            <w:tcW w:w="1016" w:type="dxa"/>
            <w:noWrap/>
            <w:hideMark/>
          </w:tcPr>
          <w:p w14:paraId="65AED68A" w14:textId="77777777" w:rsidR="00A05FF3" w:rsidRPr="00823579" w:rsidRDefault="00A05FF3" w:rsidP="00A05FF3">
            <w:pPr>
              <w:spacing w:line="240" w:lineRule="auto"/>
              <w:jc w:val="right"/>
              <w:rPr>
                <w:color w:val="000000"/>
                <w:sz w:val="22"/>
                <w:szCs w:val="22"/>
                <w:lang w:eastAsia="en-US"/>
              </w:rPr>
            </w:pPr>
            <w:r w:rsidRPr="00823579">
              <w:t>2</w:t>
            </w:r>
          </w:p>
        </w:tc>
        <w:tc>
          <w:tcPr>
            <w:tcW w:w="1376" w:type="dxa"/>
            <w:noWrap/>
            <w:hideMark/>
          </w:tcPr>
          <w:p w14:paraId="7F69679C" w14:textId="38B86E26"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09B8D911" w14:textId="738B9F80"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36C0B5D" w14:textId="2AB237EF"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32FCAC61" w14:textId="55E8E451"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226DC48E" w14:textId="2C042B8E"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681A41B7" w14:textId="3B043A18"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r>
      <w:tr w:rsidR="00A05FF3" w:rsidRPr="00823579" w14:paraId="7E0A1830" w14:textId="77777777" w:rsidTr="00A05FF3">
        <w:trPr>
          <w:trHeight w:val="300"/>
        </w:trPr>
        <w:tc>
          <w:tcPr>
            <w:tcW w:w="1016" w:type="dxa"/>
            <w:noWrap/>
            <w:hideMark/>
          </w:tcPr>
          <w:p w14:paraId="168F4F37" w14:textId="77777777" w:rsidR="00A05FF3" w:rsidRPr="00823579" w:rsidRDefault="00A05FF3" w:rsidP="00A05FF3">
            <w:pPr>
              <w:spacing w:line="240" w:lineRule="auto"/>
              <w:jc w:val="right"/>
              <w:rPr>
                <w:color w:val="000000"/>
                <w:sz w:val="22"/>
                <w:szCs w:val="22"/>
                <w:lang w:eastAsia="en-US"/>
              </w:rPr>
            </w:pPr>
            <w:r w:rsidRPr="00823579">
              <w:t>3</w:t>
            </w:r>
          </w:p>
        </w:tc>
        <w:tc>
          <w:tcPr>
            <w:tcW w:w="1376" w:type="dxa"/>
            <w:noWrap/>
            <w:hideMark/>
          </w:tcPr>
          <w:p w14:paraId="12DEA968" w14:textId="1D59060B"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315A5A5" w14:textId="52F26FAF"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0805A85" w14:textId="32670271"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071D8746" w14:textId="79766B43"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2DB42A7" w14:textId="7CE71765"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0098B951" w14:textId="79695A24"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r>
      <w:tr w:rsidR="00A05FF3" w:rsidRPr="00823579" w14:paraId="6EB4F754" w14:textId="77777777" w:rsidTr="00A05FF3">
        <w:trPr>
          <w:trHeight w:val="300"/>
        </w:trPr>
        <w:tc>
          <w:tcPr>
            <w:tcW w:w="1016" w:type="dxa"/>
            <w:noWrap/>
            <w:hideMark/>
          </w:tcPr>
          <w:p w14:paraId="644ED961" w14:textId="77777777" w:rsidR="00A05FF3" w:rsidRPr="00823579" w:rsidRDefault="00A05FF3" w:rsidP="00A05FF3">
            <w:pPr>
              <w:spacing w:line="240" w:lineRule="auto"/>
              <w:jc w:val="right"/>
              <w:rPr>
                <w:color w:val="000000"/>
                <w:sz w:val="22"/>
                <w:szCs w:val="22"/>
                <w:lang w:eastAsia="en-US"/>
              </w:rPr>
            </w:pPr>
            <w:r w:rsidRPr="00823579">
              <w:t>4</w:t>
            </w:r>
          </w:p>
        </w:tc>
        <w:tc>
          <w:tcPr>
            <w:tcW w:w="1376" w:type="dxa"/>
            <w:noWrap/>
            <w:hideMark/>
          </w:tcPr>
          <w:p w14:paraId="3FF651DA" w14:textId="6E7D8500"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67AEFC73" w14:textId="00365020"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3F17A2F7" w14:textId="7E73392C"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8D3B9BF" w14:textId="3BFB48D7"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3D8989F6" w14:textId="7F6FEBBF"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607E7756" w14:textId="2AF89B81" w:rsidR="00A05FF3" w:rsidRPr="00823579" w:rsidRDefault="00A05FF3" w:rsidP="00A05FF3">
            <w:pPr>
              <w:spacing w:line="240" w:lineRule="auto"/>
              <w:jc w:val="left"/>
              <w:rPr>
                <w:color w:val="000000"/>
                <w:sz w:val="22"/>
                <w:szCs w:val="22"/>
                <w:lang w:eastAsia="en-US"/>
              </w:rPr>
            </w:pPr>
            <w:r w:rsidRPr="00D33A48">
              <w:t>PCA</w:t>
            </w:r>
          </w:p>
        </w:tc>
      </w:tr>
      <w:tr w:rsidR="00A05FF3" w:rsidRPr="00823579" w14:paraId="15D887A8" w14:textId="77777777" w:rsidTr="00A05FF3">
        <w:trPr>
          <w:trHeight w:val="300"/>
        </w:trPr>
        <w:tc>
          <w:tcPr>
            <w:tcW w:w="1016" w:type="dxa"/>
            <w:noWrap/>
            <w:hideMark/>
          </w:tcPr>
          <w:p w14:paraId="2F815098" w14:textId="77777777" w:rsidR="00A05FF3" w:rsidRPr="00823579" w:rsidRDefault="00A05FF3" w:rsidP="00A05FF3">
            <w:pPr>
              <w:spacing w:line="240" w:lineRule="auto"/>
              <w:jc w:val="right"/>
              <w:rPr>
                <w:color w:val="000000"/>
                <w:sz w:val="22"/>
                <w:szCs w:val="22"/>
                <w:lang w:eastAsia="en-US"/>
              </w:rPr>
            </w:pPr>
            <w:r w:rsidRPr="00823579">
              <w:lastRenderedPageBreak/>
              <w:t>5</w:t>
            </w:r>
          </w:p>
        </w:tc>
        <w:tc>
          <w:tcPr>
            <w:tcW w:w="1376" w:type="dxa"/>
            <w:noWrap/>
            <w:hideMark/>
          </w:tcPr>
          <w:p w14:paraId="0EFDB375" w14:textId="2630F7E3"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35DA59FC" w14:textId="5A6787F3"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4BAE128" w14:textId="6F5C1F8F"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05C6F61" w14:textId="2428ED79"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5529D0C0" w14:textId="7B9055E0"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403A40E6" w14:textId="60E9DD7B"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r>
      <w:tr w:rsidR="00A05FF3" w:rsidRPr="00823579" w14:paraId="4DDBBB3A" w14:textId="77777777" w:rsidTr="00A05FF3">
        <w:trPr>
          <w:trHeight w:val="300"/>
        </w:trPr>
        <w:tc>
          <w:tcPr>
            <w:tcW w:w="1016" w:type="dxa"/>
            <w:noWrap/>
            <w:hideMark/>
          </w:tcPr>
          <w:p w14:paraId="2ED8F22D" w14:textId="77777777" w:rsidR="00A05FF3" w:rsidRPr="00823579" w:rsidRDefault="00A05FF3" w:rsidP="00A05FF3">
            <w:pPr>
              <w:spacing w:line="240" w:lineRule="auto"/>
              <w:jc w:val="right"/>
              <w:rPr>
                <w:color w:val="000000"/>
                <w:sz w:val="22"/>
                <w:szCs w:val="22"/>
                <w:lang w:eastAsia="en-US"/>
              </w:rPr>
            </w:pPr>
            <w:r w:rsidRPr="00823579">
              <w:t>6</w:t>
            </w:r>
          </w:p>
        </w:tc>
        <w:tc>
          <w:tcPr>
            <w:tcW w:w="1376" w:type="dxa"/>
            <w:noWrap/>
            <w:hideMark/>
          </w:tcPr>
          <w:p w14:paraId="53CF8063" w14:textId="40A468EF"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5A7D4036" w14:textId="6D8385B9"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12154730" w14:textId="5214CF72"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5558C1AC" w14:textId="28CA701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490AB707" w14:textId="44A7C669"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3B1C75B0" w14:textId="30143DCF" w:rsidR="00A05FF3" w:rsidRPr="00823579" w:rsidRDefault="00A05FF3" w:rsidP="00A05FF3">
            <w:pPr>
              <w:spacing w:line="240" w:lineRule="auto"/>
              <w:jc w:val="left"/>
              <w:rPr>
                <w:color w:val="000000"/>
                <w:sz w:val="22"/>
                <w:szCs w:val="22"/>
                <w:lang w:eastAsia="en-US"/>
              </w:rPr>
            </w:pPr>
            <w:r w:rsidRPr="00D33A48">
              <w:t>ICA</w:t>
            </w:r>
          </w:p>
        </w:tc>
      </w:tr>
      <w:tr w:rsidR="00A05FF3" w:rsidRPr="00823579" w14:paraId="0606D378" w14:textId="77777777" w:rsidTr="00A05FF3">
        <w:trPr>
          <w:trHeight w:val="300"/>
        </w:trPr>
        <w:tc>
          <w:tcPr>
            <w:tcW w:w="1016" w:type="dxa"/>
            <w:noWrap/>
            <w:hideMark/>
          </w:tcPr>
          <w:p w14:paraId="01AA7531" w14:textId="77777777" w:rsidR="00A05FF3" w:rsidRPr="00823579" w:rsidRDefault="00A05FF3" w:rsidP="00A05FF3">
            <w:pPr>
              <w:spacing w:line="240" w:lineRule="auto"/>
              <w:jc w:val="right"/>
              <w:rPr>
                <w:color w:val="000000"/>
                <w:sz w:val="22"/>
                <w:szCs w:val="22"/>
                <w:lang w:eastAsia="en-US"/>
              </w:rPr>
            </w:pPr>
            <w:r w:rsidRPr="00823579">
              <w:t>7</w:t>
            </w:r>
          </w:p>
        </w:tc>
        <w:tc>
          <w:tcPr>
            <w:tcW w:w="1376" w:type="dxa"/>
            <w:noWrap/>
            <w:hideMark/>
          </w:tcPr>
          <w:p w14:paraId="035E9978" w14:textId="2EBAD3B0"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5F323AB4" w14:textId="55C74A6E"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2502FF5F" w14:textId="029D6D5A"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F0BB0F5" w14:textId="72121FEA"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7E9091D9" w14:textId="2C6898D2"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0B3832F0" w14:textId="0873366B"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r>
      <w:tr w:rsidR="00A05FF3" w:rsidRPr="00823579" w14:paraId="7B119692" w14:textId="77777777" w:rsidTr="00A05FF3">
        <w:trPr>
          <w:trHeight w:val="300"/>
        </w:trPr>
        <w:tc>
          <w:tcPr>
            <w:tcW w:w="1016" w:type="dxa"/>
            <w:noWrap/>
            <w:hideMark/>
          </w:tcPr>
          <w:p w14:paraId="4EEB5180" w14:textId="77777777" w:rsidR="00A05FF3" w:rsidRPr="00823579" w:rsidRDefault="00A05FF3" w:rsidP="00A05FF3">
            <w:pPr>
              <w:spacing w:line="240" w:lineRule="auto"/>
              <w:jc w:val="right"/>
              <w:rPr>
                <w:color w:val="000000"/>
                <w:sz w:val="22"/>
                <w:szCs w:val="22"/>
                <w:lang w:eastAsia="en-US"/>
              </w:rPr>
            </w:pPr>
            <w:r w:rsidRPr="00823579">
              <w:t>8</w:t>
            </w:r>
          </w:p>
        </w:tc>
        <w:tc>
          <w:tcPr>
            <w:tcW w:w="1376" w:type="dxa"/>
            <w:noWrap/>
            <w:hideMark/>
          </w:tcPr>
          <w:p w14:paraId="34A26A1A" w14:textId="369199CD"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55CD2FAD" w14:textId="704089D3"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BAADD95" w14:textId="175D091B"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25037FE3" w14:textId="2D321F6E"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124DEA61" w14:textId="6E277CB6"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52254695" w14:textId="17A88833" w:rsidR="00A05FF3" w:rsidRPr="00823579" w:rsidRDefault="00A05FF3" w:rsidP="00A05FF3">
            <w:pPr>
              <w:spacing w:line="240" w:lineRule="auto"/>
              <w:jc w:val="left"/>
              <w:rPr>
                <w:color w:val="000000"/>
                <w:sz w:val="22"/>
                <w:szCs w:val="22"/>
                <w:lang w:eastAsia="en-US"/>
              </w:rPr>
            </w:pPr>
            <w:r w:rsidRPr="00D33A48">
              <w:t>N2D</w:t>
            </w:r>
          </w:p>
        </w:tc>
      </w:tr>
      <w:tr w:rsidR="00A05FF3" w:rsidRPr="00823579" w14:paraId="555E3D2A" w14:textId="77777777" w:rsidTr="00A05FF3">
        <w:trPr>
          <w:trHeight w:val="300"/>
        </w:trPr>
        <w:tc>
          <w:tcPr>
            <w:tcW w:w="1016" w:type="dxa"/>
            <w:noWrap/>
            <w:hideMark/>
          </w:tcPr>
          <w:p w14:paraId="6CCA5413" w14:textId="77777777" w:rsidR="00A05FF3" w:rsidRPr="00823579" w:rsidRDefault="00A05FF3" w:rsidP="00A05FF3">
            <w:pPr>
              <w:spacing w:line="240" w:lineRule="auto"/>
              <w:jc w:val="right"/>
              <w:rPr>
                <w:color w:val="000000"/>
                <w:sz w:val="22"/>
                <w:szCs w:val="22"/>
                <w:lang w:eastAsia="en-US"/>
              </w:rPr>
            </w:pPr>
            <w:r w:rsidRPr="00823579">
              <w:t>9</w:t>
            </w:r>
          </w:p>
        </w:tc>
        <w:tc>
          <w:tcPr>
            <w:tcW w:w="1376" w:type="dxa"/>
            <w:noWrap/>
            <w:hideMark/>
          </w:tcPr>
          <w:p w14:paraId="2908529E" w14:textId="6E023A9F"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F5638A9" w14:textId="347F7FA4"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69C88D40" w14:textId="1DBEA1B2"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4DDFB2A1" w14:textId="08689166"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19D4B749" w14:textId="183973D0"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10883B79" w14:textId="3BA721F3" w:rsidR="00A05FF3" w:rsidRPr="00823579" w:rsidRDefault="00A05FF3" w:rsidP="00A05FF3">
            <w:pPr>
              <w:spacing w:line="240" w:lineRule="auto"/>
              <w:jc w:val="left"/>
              <w:rPr>
                <w:color w:val="000000"/>
                <w:sz w:val="22"/>
                <w:szCs w:val="22"/>
                <w:lang w:eastAsia="en-US"/>
              </w:rPr>
            </w:pPr>
            <w:r w:rsidRPr="00D33A48">
              <w:t>DKM</w:t>
            </w:r>
          </w:p>
        </w:tc>
      </w:tr>
      <w:tr w:rsidR="00A05FF3" w:rsidRPr="00823579" w14:paraId="66E6606D" w14:textId="77777777" w:rsidTr="00A05FF3">
        <w:trPr>
          <w:trHeight w:val="300"/>
        </w:trPr>
        <w:tc>
          <w:tcPr>
            <w:tcW w:w="1016" w:type="dxa"/>
            <w:noWrap/>
            <w:hideMark/>
          </w:tcPr>
          <w:p w14:paraId="1B5D548B" w14:textId="77777777" w:rsidR="00A05FF3" w:rsidRPr="00823579" w:rsidRDefault="00A05FF3" w:rsidP="00A05FF3">
            <w:pPr>
              <w:spacing w:line="240" w:lineRule="auto"/>
              <w:jc w:val="right"/>
              <w:rPr>
                <w:color w:val="000000"/>
                <w:sz w:val="22"/>
                <w:szCs w:val="22"/>
                <w:lang w:eastAsia="en-US"/>
              </w:rPr>
            </w:pPr>
            <w:r w:rsidRPr="00823579">
              <w:t>10</w:t>
            </w:r>
          </w:p>
        </w:tc>
        <w:tc>
          <w:tcPr>
            <w:tcW w:w="1376" w:type="dxa"/>
            <w:noWrap/>
            <w:hideMark/>
          </w:tcPr>
          <w:p w14:paraId="66811BA1" w14:textId="226047B2"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020DE61B" w14:textId="5F96A83A"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6A413B86" w14:textId="44D37AA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39579D8" w14:textId="6C955466"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78702F1A" w14:textId="4FD8A601"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02CBFE45" w14:textId="596A9E97"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r>
      <w:tr w:rsidR="00A05FF3" w:rsidRPr="00823579" w14:paraId="1B9510CF" w14:textId="77777777" w:rsidTr="00A05FF3">
        <w:trPr>
          <w:trHeight w:val="300"/>
        </w:trPr>
        <w:tc>
          <w:tcPr>
            <w:tcW w:w="1016" w:type="dxa"/>
            <w:noWrap/>
            <w:hideMark/>
          </w:tcPr>
          <w:p w14:paraId="2F0E1AC1" w14:textId="77777777" w:rsidR="00A05FF3" w:rsidRPr="00823579" w:rsidRDefault="00A05FF3" w:rsidP="00A05FF3">
            <w:pPr>
              <w:spacing w:line="240" w:lineRule="auto"/>
              <w:jc w:val="right"/>
              <w:rPr>
                <w:color w:val="000000"/>
                <w:sz w:val="22"/>
                <w:szCs w:val="22"/>
                <w:lang w:eastAsia="en-US"/>
              </w:rPr>
            </w:pPr>
            <w:r w:rsidRPr="00823579">
              <w:t>11</w:t>
            </w:r>
          </w:p>
        </w:tc>
        <w:tc>
          <w:tcPr>
            <w:tcW w:w="1376" w:type="dxa"/>
            <w:noWrap/>
            <w:hideMark/>
          </w:tcPr>
          <w:p w14:paraId="4B2530D5" w14:textId="08633FC3"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CCF4999" w14:textId="0FC53CD9"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74753D6" w14:textId="77AFD1D2"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6683041" w14:textId="47671C01"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60FFC96" w14:textId="6F40C624"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3E59F191" w14:textId="0D97D354" w:rsidR="00A05FF3" w:rsidRPr="00823579" w:rsidRDefault="00A05FF3" w:rsidP="00A05FF3">
            <w:pPr>
              <w:spacing w:line="240" w:lineRule="auto"/>
              <w:jc w:val="left"/>
              <w:rPr>
                <w:color w:val="000000"/>
                <w:sz w:val="22"/>
                <w:szCs w:val="22"/>
                <w:lang w:eastAsia="en-US"/>
              </w:rPr>
            </w:pPr>
            <w:r w:rsidRPr="00D33A48">
              <w:t>IDEC</w:t>
            </w:r>
          </w:p>
        </w:tc>
      </w:tr>
      <w:tr w:rsidR="00A05FF3" w:rsidRPr="00823579" w14:paraId="05140B9A" w14:textId="77777777" w:rsidTr="00A05FF3">
        <w:trPr>
          <w:trHeight w:val="300"/>
        </w:trPr>
        <w:tc>
          <w:tcPr>
            <w:tcW w:w="1016" w:type="dxa"/>
            <w:noWrap/>
            <w:hideMark/>
          </w:tcPr>
          <w:p w14:paraId="40B29377" w14:textId="77777777" w:rsidR="00A05FF3" w:rsidRPr="00823579" w:rsidRDefault="00A05FF3" w:rsidP="00A05FF3">
            <w:pPr>
              <w:spacing w:line="240" w:lineRule="auto"/>
              <w:jc w:val="right"/>
              <w:rPr>
                <w:color w:val="000000"/>
                <w:sz w:val="22"/>
                <w:szCs w:val="22"/>
                <w:lang w:eastAsia="en-US"/>
              </w:rPr>
            </w:pPr>
            <w:r w:rsidRPr="00823579">
              <w:t>12</w:t>
            </w:r>
          </w:p>
        </w:tc>
        <w:tc>
          <w:tcPr>
            <w:tcW w:w="1376" w:type="dxa"/>
            <w:noWrap/>
            <w:hideMark/>
          </w:tcPr>
          <w:p w14:paraId="1DD013E6" w14:textId="65C39FF8"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29825F6" w14:textId="5D1BECBF"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31F52C2E" w14:textId="6C89EC25"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25ACA413" w14:textId="50DF388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B1F2BB1" w14:textId="18B6EDC9"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25DC0762" w14:textId="20E58599" w:rsidR="00A05FF3" w:rsidRPr="00823579" w:rsidRDefault="00A05FF3" w:rsidP="00A05FF3">
            <w:pPr>
              <w:spacing w:line="240" w:lineRule="auto"/>
              <w:jc w:val="left"/>
              <w:rPr>
                <w:color w:val="000000"/>
                <w:sz w:val="22"/>
                <w:szCs w:val="22"/>
                <w:lang w:eastAsia="en-US"/>
              </w:rPr>
            </w:pPr>
            <w:r w:rsidRPr="00D33A48">
              <w:t>DEC</w:t>
            </w:r>
          </w:p>
        </w:tc>
      </w:tr>
      <w:tr w:rsidR="00A05FF3" w:rsidRPr="00823579" w14:paraId="68C84E53" w14:textId="77777777" w:rsidTr="00A05FF3">
        <w:trPr>
          <w:trHeight w:val="300"/>
        </w:trPr>
        <w:tc>
          <w:tcPr>
            <w:tcW w:w="1016" w:type="dxa"/>
            <w:noWrap/>
            <w:hideMark/>
          </w:tcPr>
          <w:p w14:paraId="6D0DD3FB" w14:textId="77777777" w:rsidR="00A05FF3" w:rsidRPr="00823579" w:rsidRDefault="00A05FF3" w:rsidP="00A05FF3">
            <w:pPr>
              <w:spacing w:line="240" w:lineRule="auto"/>
              <w:jc w:val="right"/>
              <w:rPr>
                <w:color w:val="000000"/>
                <w:sz w:val="22"/>
                <w:szCs w:val="22"/>
                <w:lang w:eastAsia="en-US"/>
              </w:rPr>
            </w:pPr>
            <w:r w:rsidRPr="00823579">
              <w:t>13</w:t>
            </w:r>
          </w:p>
        </w:tc>
        <w:tc>
          <w:tcPr>
            <w:tcW w:w="1376" w:type="dxa"/>
            <w:noWrap/>
            <w:hideMark/>
          </w:tcPr>
          <w:p w14:paraId="468A3780" w14:textId="45E21D60"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3F7FF1F5" w14:textId="7184BC87"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2A721048" w14:textId="462B2D73"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74E7708C" w14:textId="74FC6FD6"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6DD59541" w14:textId="3587064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5CBDC1E" w14:textId="7AECFECE" w:rsidR="00A05FF3" w:rsidRPr="00823579" w:rsidRDefault="00A05FF3" w:rsidP="00A05FF3">
            <w:pPr>
              <w:spacing w:line="240" w:lineRule="auto"/>
              <w:jc w:val="left"/>
              <w:rPr>
                <w:color w:val="000000"/>
                <w:sz w:val="22"/>
                <w:szCs w:val="22"/>
                <w:lang w:eastAsia="en-US"/>
              </w:rPr>
            </w:pPr>
            <w:r w:rsidRPr="00D33A48">
              <w:t>DCN</w:t>
            </w:r>
          </w:p>
        </w:tc>
      </w:tr>
      <w:tr w:rsidR="00A05FF3" w:rsidRPr="00823579" w14:paraId="039659EC" w14:textId="77777777" w:rsidTr="00A05FF3">
        <w:trPr>
          <w:trHeight w:val="300"/>
        </w:trPr>
        <w:tc>
          <w:tcPr>
            <w:tcW w:w="1016" w:type="dxa"/>
            <w:noWrap/>
            <w:hideMark/>
          </w:tcPr>
          <w:p w14:paraId="6771C7C7" w14:textId="77777777" w:rsidR="00A05FF3" w:rsidRPr="00823579" w:rsidRDefault="00A05FF3" w:rsidP="00A05FF3">
            <w:pPr>
              <w:spacing w:line="240" w:lineRule="auto"/>
              <w:jc w:val="right"/>
              <w:rPr>
                <w:color w:val="000000"/>
                <w:sz w:val="22"/>
                <w:szCs w:val="22"/>
                <w:lang w:eastAsia="en-US"/>
              </w:rPr>
            </w:pPr>
            <w:r w:rsidRPr="00823579">
              <w:t>14</w:t>
            </w:r>
          </w:p>
        </w:tc>
        <w:tc>
          <w:tcPr>
            <w:tcW w:w="1376" w:type="dxa"/>
            <w:noWrap/>
            <w:hideMark/>
          </w:tcPr>
          <w:p w14:paraId="130A0047" w14:textId="7847BE1B"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01B95540" w14:textId="221F4926"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3E08273B" w14:textId="08C90058"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59D5D801" w14:textId="18E27D3D"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7BCC7979" w14:textId="3726505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6E5D125D" w14:textId="01EE9FC9"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r>
      <w:tr w:rsidR="00A05FF3" w:rsidRPr="00823579" w14:paraId="3095D9E2" w14:textId="77777777" w:rsidTr="00A05FF3">
        <w:trPr>
          <w:trHeight w:val="300"/>
        </w:trPr>
        <w:tc>
          <w:tcPr>
            <w:tcW w:w="1016" w:type="dxa"/>
            <w:noWrap/>
            <w:hideMark/>
          </w:tcPr>
          <w:p w14:paraId="3A046802" w14:textId="77777777" w:rsidR="00A05FF3" w:rsidRPr="00823579" w:rsidRDefault="00A05FF3" w:rsidP="00A05FF3">
            <w:pPr>
              <w:spacing w:line="240" w:lineRule="auto"/>
              <w:jc w:val="right"/>
              <w:rPr>
                <w:color w:val="000000"/>
                <w:sz w:val="22"/>
                <w:szCs w:val="22"/>
                <w:lang w:eastAsia="en-US"/>
              </w:rPr>
            </w:pPr>
            <w:r w:rsidRPr="00823579">
              <w:t>15</w:t>
            </w:r>
          </w:p>
        </w:tc>
        <w:tc>
          <w:tcPr>
            <w:tcW w:w="1376" w:type="dxa"/>
            <w:noWrap/>
            <w:hideMark/>
          </w:tcPr>
          <w:p w14:paraId="5616F42F" w14:textId="2336963B"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9A298A6" w14:textId="032C6C6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7DC6EF85" w14:textId="743A7409"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53DFABA4" w14:textId="035CBC01"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6C882D4" w14:textId="369DDB48"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154FC719" w14:textId="46D6D7A5" w:rsidR="00A05FF3" w:rsidRPr="00823579" w:rsidRDefault="00A05FF3" w:rsidP="00A05FF3">
            <w:pPr>
              <w:spacing w:line="240" w:lineRule="auto"/>
              <w:jc w:val="left"/>
              <w:rPr>
                <w:color w:val="000000"/>
                <w:sz w:val="22"/>
                <w:szCs w:val="22"/>
                <w:lang w:eastAsia="en-US"/>
              </w:rPr>
            </w:pPr>
            <w:r w:rsidRPr="00D33A48">
              <w:t>AEC</w:t>
            </w:r>
          </w:p>
        </w:tc>
      </w:tr>
    </w:tbl>
    <w:p w14:paraId="5FB0279C" w14:textId="77777777" w:rsidR="009F4474" w:rsidRPr="00823579" w:rsidRDefault="009F4474" w:rsidP="00284D80">
      <w:pPr>
        <w:tabs>
          <w:tab w:val="left" w:pos="216"/>
        </w:tabs>
        <w:spacing w:after="0"/>
        <w:rPr>
          <w:rFonts w:eastAsia="Palatino Linotype"/>
        </w:rPr>
      </w:pPr>
    </w:p>
    <w:p w14:paraId="3E3FAE22" w14:textId="2C082C3D" w:rsidR="00F678E2" w:rsidRPr="00823579" w:rsidRDefault="00F678E2" w:rsidP="00284D80">
      <w:pPr>
        <w:tabs>
          <w:tab w:val="left" w:pos="216"/>
        </w:tabs>
        <w:spacing w:after="0"/>
        <w:rPr>
          <w:rFonts w:eastAsia="Palatino Linotype"/>
        </w:rPr>
      </w:pPr>
    </w:p>
    <w:p w14:paraId="17B54656" w14:textId="4174CD53" w:rsidR="00916F17" w:rsidRDefault="001B41D0" w:rsidP="00284D80">
      <w:pPr>
        <w:tabs>
          <w:tab w:val="left" w:pos="216"/>
        </w:tabs>
        <w:spacing w:after="0"/>
        <w:rPr>
          <w:rFonts w:eastAsia="Palatino Linotype"/>
        </w:rPr>
      </w:pPr>
      <w:r w:rsidRPr="00823579">
        <w:rPr>
          <w:rFonts w:eastAsia="Palatino Linotype"/>
        </w:rPr>
        <w:t xml:space="preserve">In Fig </w:t>
      </w:r>
      <w:r w:rsidR="00056CC2">
        <w:rPr>
          <w:rFonts w:eastAsia="Palatino Linotype"/>
        </w:rPr>
        <w:t>4</w:t>
      </w:r>
      <w:r w:rsidRPr="00823579">
        <w:rPr>
          <w:rFonts w:eastAsia="Palatino Linotype"/>
        </w:rPr>
        <w:t>, a statistical analysis can be reviewed carried out via Bonferroni corrected t-tests.</w:t>
      </w:r>
      <w:r w:rsidR="009F4474" w:rsidRPr="00823579">
        <w:rPr>
          <w:rFonts w:eastAsia="Palatino Linotype"/>
        </w:rPr>
        <w:t xml:space="preserve"> This validates our results further by indicating </w:t>
      </w:r>
      <w:r w:rsidR="005F621B">
        <w:rPr>
          <w:rFonts w:eastAsia="Palatino Linotype"/>
        </w:rPr>
        <w:t xml:space="preserve">which methods shown a statistically significant difference. The three best performing methods, </w:t>
      </w:r>
      <w:proofErr w:type="spellStart"/>
      <w:r w:rsidR="005F621B">
        <w:rPr>
          <w:rFonts w:eastAsia="Palatino Linotype"/>
        </w:rPr>
        <w:t>ACeDeC</w:t>
      </w:r>
      <w:proofErr w:type="spellEnd"/>
      <w:r w:rsidR="005F621B">
        <w:rPr>
          <w:rFonts w:eastAsia="Palatino Linotype"/>
        </w:rPr>
        <w:t xml:space="preserve">, DCN and </w:t>
      </w:r>
      <w:proofErr w:type="spellStart"/>
      <w:r w:rsidR="005F621B">
        <w:rPr>
          <w:rFonts w:eastAsia="Palatino Linotype"/>
        </w:rPr>
        <w:t>VaDE</w:t>
      </w:r>
      <w:proofErr w:type="spellEnd"/>
      <w:r w:rsidR="005F621B">
        <w:rPr>
          <w:rFonts w:eastAsia="Palatino Linotype"/>
        </w:rPr>
        <w:t xml:space="preserve"> do not have a significant difference among themselves while having a significant difference to all other methods</w:t>
      </w:r>
      <w:r w:rsidR="0006213D">
        <w:rPr>
          <w:rFonts w:eastAsia="Palatino Linotype"/>
        </w:rPr>
        <w:t xml:space="preserve"> except </w:t>
      </w:r>
      <w:proofErr w:type="spellStart"/>
      <w:r w:rsidR="0006213D">
        <w:rPr>
          <w:rFonts w:eastAsia="Palatino Linotype"/>
        </w:rPr>
        <w:t>Isomap</w:t>
      </w:r>
      <w:proofErr w:type="spellEnd"/>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w:t>
      </w:r>
      <w:proofErr w:type="spellStart"/>
      <w:r w:rsidR="00916F17">
        <w:rPr>
          <w:rFonts w:eastAsia="Palatino Linotype"/>
        </w:rPr>
        <w:t>Isomap</w:t>
      </w:r>
      <w:proofErr w:type="spellEnd"/>
      <w:r w:rsidR="00916F17">
        <w:rPr>
          <w:rFonts w:eastAsia="Palatino Linotype"/>
        </w:rPr>
        <w:t xml:space="preserve">, </w:t>
      </w:r>
      <w:proofErr w:type="spellStart"/>
      <w:r w:rsidR="00916F17">
        <w:rPr>
          <w:rFonts w:eastAsia="Palatino Linotype"/>
        </w:rPr>
        <w:t>ACeDeC</w:t>
      </w:r>
      <w:proofErr w:type="spellEnd"/>
      <w:r w:rsidR="00916F17">
        <w:rPr>
          <w:rFonts w:eastAsia="Palatino Linotype"/>
        </w:rPr>
        <w:t xml:space="preserve">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w:t>
      </w:r>
      <w:proofErr w:type="spellStart"/>
      <w:r w:rsidR="00FE6A29">
        <w:rPr>
          <w:rFonts w:eastAsia="Palatino Linotype"/>
        </w:rPr>
        <w:t>DeepECT</w:t>
      </w:r>
      <w:proofErr w:type="spellEnd"/>
      <w:r w:rsidR="00FE6A29">
        <w:rPr>
          <w:rFonts w:eastAsia="Palatino Linotype"/>
        </w:rPr>
        <w:t xml:space="preserve">, are statistically different from all other methods due to their significantly lower scores.  </w:t>
      </w:r>
      <w:r w:rsidR="00813FCD">
        <w:rPr>
          <w:rFonts w:eastAsia="Palatino Linotype"/>
        </w:rPr>
        <w:t xml:space="preserve">However, the DBS metric (which has a reversed range) shows again that </w:t>
      </w:r>
      <w:proofErr w:type="spellStart"/>
      <w:r w:rsidR="00813FCD">
        <w:rPr>
          <w:rFonts w:eastAsia="Palatino Linotype"/>
        </w:rPr>
        <w:t>VaDE</w:t>
      </w:r>
      <w:proofErr w:type="spellEnd"/>
      <w:r w:rsidR="00813FCD">
        <w:rPr>
          <w:rFonts w:eastAsia="Palatino Linotype"/>
        </w:rPr>
        <w:t xml:space="preserve"> and DCN, the better performing algorithms do not have a statistical difference. </w:t>
      </w:r>
    </w:p>
    <w:p w14:paraId="3973CF21" w14:textId="3A1D6CB7" w:rsidR="001B41D0" w:rsidRPr="00823579" w:rsidRDefault="003F1398" w:rsidP="00284D80">
      <w:pPr>
        <w:tabs>
          <w:tab w:val="left" w:pos="216"/>
        </w:tabs>
        <w:spacing w:after="0"/>
        <w:rPr>
          <w:rFonts w:eastAsia="Palatino Linotype"/>
        </w:rPr>
      </w:pPr>
      <w:r>
        <w:rPr>
          <w:rFonts w:eastAsia="Palatino Linotype"/>
          <w:noProof/>
          <w:lang w:eastAsia="en-US"/>
        </w:rPr>
        <w:lastRenderedPageBreak/>
        <w:drawing>
          <wp:inline distT="0" distB="0" distL="0" distR="0" wp14:anchorId="19C34D50" wp14:editId="7C864437">
            <wp:extent cx="4721860" cy="7813040"/>
            <wp:effectExtent l="0" t="0" r="2540" b="0"/>
            <wp:docPr id="2643997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7813040"/>
                    </a:xfrm>
                    <a:prstGeom prst="rect">
                      <a:avLst/>
                    </a:prstGeom>
                    <a:noFill/>
                    <a:ln>
                      <a:noFill/>
                    </a:ln>
                  </pic:spPr>
                </pic:pic>
              </a:graphicData>
            </a:graphic>
          </wp:inline>
        </w:drawing>
      </w:r>
    </w:p>
    <w:p w14:paraId="1126F3C2" w14:textId="48A22C4C" w:rsidR="00C36F03" w:rsidRDefault="00B278FD" w:rsidP="00594932">
      <w:pPr>
        <w:tabs>
          <w:tab w:val="left" w:pos="216"/>
        </w:tabs>
        <w:spacing w:after="0"/>
      </w:pPr>
      <w:r w:rsidRPr="00823579">
        <w:rPr>
          <w:rFonts w:eastAsia="Palatino Linotype"/>
        </w:rPr>
        <w:t xml:space="preserve">Figure </w:t>
      </w:r>
      <w:r w:rsidR="00056CC2">
        <w:rPr>
          <w:rFonts w:eastAsia="Palatino Linotype"/>
        </w:rPr>
        <w:t>4</w:t>
      </w:r>
      <w:r w:rsidRPr="00823579">
        <w:rPr>
          <w:rFonts w:eastAsia="Palatino Linotype"/>
        </w:rPr>
        <w:t xml:space="preserve"> - </w:t>
      </w:r>
      <w:r w:rsidR="006F71C8" w:rsidRPr="00823579">
        <w:t>P value of t-tests (with a Bonferroni correction) for each of the metric on all 95 simulations (** represents p &lt; 0.01, * represents 0.01&lt;p&lt;0.05, while no text represents 0.05&lt;p).</w:t>
      </w:r>
    </w:p>
    <w:p w14:paraId="0B17CF52" w14:textId="77777777" w:rsidR="00E41992" w:rsidRDefault="00E41992" w:rsidP="00E41992">
      <w:pPr>
        <w:pStyle w:val="Heading2"/>
        <w:rPr>
          <w:rStyle w:val="Heading2Char"/>
        </w:rPr>
      </w:pPr>
      <w:r w:rsidRPr="2452C7FA">
        <w:rPr>
          <w:rStyle w:val="Heading2Char"/>
        </w:rPr>
        <w:lastRenderedPageBreak/>
        <w:t>Performance evaluation on</w:t>
      </w:r>
      <w:r>
        <w:rPr>
          <w:rStyle w:val="Heading2Char"/>
        </w:rPr>
        <w:t xml:space="preserve"> real </w:t>
      </w:r>
      <w:r w:rsidRPr="2452C7FA">
        <w:rPr>
          <w:rStyle w:val="Heading2Char"/>
        </w:rPr>
        <w:t>datasets</w:t>
      </w:r>
    </w:p>
    <w:p w14:paraId="5B774ED3" w14:textId="2698E1DB" w:rsidR="00E41992" w:rsidRDefault="0033034D" w:rsidP="00594932">
      <w:pPr>
        <w:tabs>
          <w:tab w:val="left" w:pos="216"/>
        </w:tabs>
        <w:spacing w:after="0"/>
        <w:rPr>
          <w:rFonts w:eastAsia="Palatino Linotype"/>
        </w:rPr>
      </w:pPr>
      <w:r>
        <w:rPr>
          <w:rFonts w:eastAsia="Palatino Linotype"/>
        </w:rPr>
        <w:t xml:space="preserve">The real datasets used in this analysis contain ground truth labels for the spikes of a single neuron, translating into a single cluster. </w:t>
      </w:r>
      <w:r w:rsidR="00E6619B">
        <w:rPr>
          <w:rFonts w:eastAsia="Palatino Linotype"/>
        </w:rPr>
        <w:t xml:space="preserve">This has been achieved through a simultaneous recording of intracellular and extracellular activity. As such, the performance of deep clustering algorithms is can be evaluated using external metrics as well for this ground truth, while internal metrics evaluate the compactness of the identified clusters in the original spike space. </w:t>
      </w:r>
    </w:p>
    <w:p w14:paraId="3E7894FC" w14:textId="77777777" w:rsidR="004952E0" w:rsidRDefault="004952E0" w:rsidP="00594932">
      <w:pPr>
        <w:tabs>
          <w:tab w:val="left" w:pos="216"/>
        </w:tabs>
        <w:spacing w:after="0"/>
        <w:rPr>
          <w:rFonts w:eastAsia="Palatino Linotype"/>
        </w:rPr>
      </w:pPr>
    </w:p>
    <w:p w14:paraId="7D7227FF" w14:textId="7AB4561F" w:rsidR="004952E0" w:rsidRDefault="004952E0" w:rsidP="00594932">
      <w:pPr>
        <w:tabs>
          <w:tab w:val="left" w:pos="216"/>
        </w:tabs>
        <w:spacing w:after="0"/>
        <w:rPr>
          <w:rFonts w:eastAsia="Palatino Linotype"/>
        </w:rPr>
      </w:pPr>
      <w:r>
        <w:rPr>
          <w:rFonts w:eastAsia="Palatino Linotype"/>
        </w:rPr>
        <w:t xml:space="preserve">The scores obtained by each deep clustering algorithm and the traditional feature extraction and clustering approaches are presented in Table 7 and Table 8 for the c28 and c37 real datasets, respectively. </w:t>
      </w:r>
      <w:r w:rsidR="007E6C5B">
        <w:rPr>
          <w:rFonts w:eastAsia="Palatino Linotype"/>
        </w:rPr>
        <w:t xml:space="preserve">In these tables, the highest scores have been highlighted through bolding. </w:t>
      </w:r>
      <w:r w:rsidR="00F21A92">
        <w:rPr>
          <w:rFonts w:eastAsia="Palatino Linotype"/>
        </w:rPr>
        <w:t xml:space="preserve">Our evaluation indicates that a subset of deep clustering approaches </w:t>
      </w:r>
      <w:proofErr w:type="gramStart"/>
      <w:r w:rsidR="00F21A92">
        <w:rPr>
          <w:rFonts w:eastAsia="Palatino Linotype"/>
        </w:rPr>
        <w:t>provide</w:t>
      </w:r>
      <w:proofErr w:type="gramEnd"/>
      <w:r w:rsidR="00F21A92">
        <w:rPr>
          <w:rFonts w:eastAsia="Palatino Linotype"/>
        </w:rPr>
        <w:t xml:space="preserve"> a high performance for real datasets as well, specifically DDC and </w:t>
      </w:r>
      <w:proofErr w:type="spellStart"/>
      <w:r w:rsidR="00F21A92">
        <w:rPr>
          <w:rFonts w:eastAsia="Palatino Linotype"/>
        </w:rPr>
        <w:t>VaDE</w:t>
      </w:r>
      <w:proofErr w:type="spellEnd"/>
      <w:r w:rsidR="00F21A92">
        <w:rPr>
          <w:rFonts w:eastAsia="Palatino Linotype"/>
        </w:rPr>
        <w:t xml:space="preserve">. However, when considering the results obtained on synthetic datasets, </w:t>
      </w:r>
      <w:proofErr w:type="spellStart"/>
      <w:r w:rsidR="00F21A92">
        <w:rPr>
          <w:rFonts w:eastAsia="Palatino Linotype"/>
        </w:rPr>
        <w:t>ACeDeC</w:t>
      </w:r>
      <w:proofErr w:type="spellEnd"/>
      <w:r w:rsidR="00F21A92">
        <w:rPr>
          <w:rFonts w:eastAsia="Palatino Linotype"/>
        </w:rPr>
        <w:t xml:space="preserve">, DEC and IDEC do not perform as well on real datasets, while DDC and </w:t>
      </w:r>
      <w:proofErr w:type="spellStart"/>
      <w:r w:rsidR="00F21A92">
        <w:rPr>
          <w:rFonts w:eastAsia="Palatino Linotype"/>
        </w:rPr>
        <w:t>DipDECK</w:t>
      </w:r>
      <w:proofErr w:type="spellEnd"/>
      <w:r w:rsidR="00F21A92">
        <w:rPr>
          <w:rFonts w:eastAsia="Palatino Linotype"/>
        </w:rPr>
        <w:t xml:space="preserve"> emerge as high performant for real datasets when their performance on synthetic datasets was lacking. </w:t>
      </w:r>
      <w:r w:rsidR="00F634F8">
        <w:rPr>
          <w:rFonts w:eastAsia="Palatino Linotype"/>
        </w:rPr>
        <w:t xml:space="preserve">On three out of the six metrics for the c28 real dataset, the highest performance was obtained by the </w:t>
      </w:r>
      <w:proofErr w:type="spellStart"/>
      <w:r w:rsidR="00F634F8">
        <w:rPr>
          <w:rFonts w:eastAsia="Palatino Linotype"/>
        </w:rPr>
        <w:t>Isomap</w:t>
      </w:r>
      <w:proofErr w:type="spellEnd"/>
      <w:r w:rsidR="00F634F8">
        <w:rPr>
          <w:rFonts w:eastAsia="Palatino Linotype"/>
        </w:rPr>
        <w:t xml:space="preserve"> and K-Means combination; nevertheless, the performance on c37 dataset it is considerably lower indicating that this high performance may be an edge case. </w:t>
      </w:r>
    </w:p>
    <w:p w14:paraId="2F2F65C7" w14:textId="77777777" w:rsidR="00AB2ABF" w:rsidRDefault="00AB2ABF" w:rsidP="00594932">
      <w:pPr>
        <w:tabs>
          <w:tab w:val="left" w:pos="216"/>
        </w:tabs>
        <w:spacing w:after="0"/>
        <w:rPr>
          <w:rFonts w:eastAsia="Palatino Linotype"/>
        </w:rPr>
      </w:pPr>
    </w:p>
    <w:p w14:paraId="2F52A788" w14:textId="3325D20F" w:rsidR="00AB2ABF" w:rsidRDefault="00AB2ABF" w:rsidP="00594932">
      <w:pPr>
        <w:tabs>
          <w:tab w:val="left" w:pos="216"/>
        </w:tabs>
        <w:spacing w:after="0"/>
        <w:rPr>
          <w:rFonts w:eastAsia="Palatino Linotype"/>
        </w:rPr>
      </w:pPr>
      <w:r>
        <w:rPr>
          <w:rFonts w:eastAsia="Palatino Linotype"/>
        </w:rPr>
        <w:t xml:space="preserve">A visual inspection of the </w:t>
      </w:r>
      <w:proofErr w:type="spellStart"/>
      <w:r>
        <w:rPr>
          <w:rFonts w:eastAsia="Palatino Linotype"/>
        </w:rPr>
        <w:t>clusterings</w:t>
      </w:r>
      <w:proofErr w:type="spellEnd"/>
      <w:r>
        <w:rPr>
          <w:rFonts w:eastAsia="Palatino Linotype"/>
        </w:rPr>
        <w:t xml:space="preserve"> obtained by these methods can be made through Figure 5 and Figure 6 for the c28 and c37 real datasets, respectively. Due to the embedding size of deep clustering algorithms (chosen for its high performance), direct visualization is unattainable. </w:t>
      </w:r>
      <w:r w:rsidR="00005CD3">
        <w:rPr>
          <w:rFonts w:eastAsia="Palatino Linotype"/>
        </w:rPr>
        <w:t xml:space="preserve">As such, we provide here a </w:t>
      </w:r>
      <w:proofErr w:type="spellStart"/>
      <w:r w:rsidR="00005CD3">
        <w:rPr>
          <w:rFonts w:eastAsia="Palatino Linotype"/>
        </w:rPr>
        <w:t>visualizaztion</w:t>
      </w:r>
      <w:proofErr w:type="spellEnd"/>
      <w:r w:rsidR="00005CD3">
        <w:rPr>
          <w:rFonts w:eastAsia="Palatino Linotype"/>
        </w:rPr>
        <w:t xml:space="preserve"> of clustering labels obtained for each of the methods used in this analysis </w:t>
      </w:r>
      <w:r w:rsidR="00726D10">
        <w:rPr>
          <w:rFonts w:eastAsia="Palatino Linotype"/>
        </w:rPr>
        <w:t>using</w:t>
      </w:r>
      <w:r w:rsidR="00005CD3">
        <w:rPr>
          <w:rFonts w:eastAsia="Palatino Linotype"/>
        </w:rPr>
        <w:t xml:space="preserve"> PCA </w:t>
      </w:r>
      <w:r w:rsidR="00726D10">
        <w:rPr>
          <w:rFonts w:eastAsia="Palatino Linotype"/>
        </w:rPr>
        <w:t>to obtain a 2-dimensional representation of the data</w:t>
      </w:r>
      <w:r w:rsidR="00005CD3">
        <w:rPr>
          <w:rFonts w:eastAsia="Palatino Linotype"/>
        </w:rPr>
        <w:t>.</w:t>
      </w:r>
      <w:r w:rsidR="00726D10">
        <w:rPr>
          <w:rFonts w:eastAsia="Palatino Linotype"/>
        </w:rPr>
        <w:t xml:space="preserve"> The ground truth intracellular labels can also be viewed in this figure as they have been marked with ‘X’.</w:t>
      </w:r>
      <w:r w:rsidR="00005CD3">
        <w:rPr>
          <w:rFonts w:eastAsia="Palatino Linotype"/>
        </w:rPr>
        <w:t xml:space="preserve"> </w:t>
      </w:r>
    </w:p>
    <w:p w14:paraId="677FE21C" w14:textId="77777777" w:rsidR="00454A0B" w:rsidRDefault="00454A0B" w:rsidP="005941FF">
      <w:pPr>
        <w:rPr>
          <w:rFonts w:eastAsiaTheme="majorEastAsia"/>
        </w:rPr>
      </w:pPr>
    </w:p>
    <w:p w14:paraId="56AA448A" w14:textId="4B3C6873" w:rsidR="005941FF" w:rsidRDefault="005941FF" w:rsidP="005941FF">
      <w:pPr>
        <w:rPr>
          <w:rFonts w:eastAsiaTheme="majorEastAsia"/>
        </w:rPr>
      </w:pPr>
      <w:r>
        <w:rPr>
          <w:rFonts w:eastAsiaTheme="majorEastAsia"/>
        </w:rPr>
        <w:t xml:space="preserve">Table 7 – Performance analysis of </w:t>
      </w:r>
      <w:r>
        <w:t xml:space="preserve">deep clustering </w:t>
      </w:r>
      <w:r>
        <w:rPr>
          <w:rFonts w:eastAsiaTheme="majorEastAsia"/>
        </w:rPr>
        <w:t>methods on the c28 real dataset. Bold values represent the highest score.</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454A0B" w:rsidRPr="00454A0B" w14:paraId="58A24D5D" w14:textId="77777777" w:rsidTr="00454A0B">
        <w:trPr>
          <w:trHeight w:val="300"/>
        </w:trPr>
        <w:tc>
          <w:tcPr>
            <w:tcW w:w="1059" w:type="dxa"/>
            <w:noWrap/>
            <w:hideMark/>
          </w:tcPr>
          <w:p w14:paraId="04FD88A3" w14:textId="4E26983A"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lgorithm</w:t>
            </w:r>
          </w:p>
        </w:tc>
        <w:tc>
          <w:tcPr>
            <w:tcW w:w="960" w:type="dxa"/>
            <w:noWrap/>
            <w:hideMark/>
          </w:tcPr>
          <w:p w14:paraId="0D6F81E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RI</w:t>
            </w:r>
          </w:p>
        </w:tc>
        <w:tc>
          <w:tcPr>
            <w:tcW w:w="960" w:type="dxa"/>
            <w:noWrap/>
            <w:hideMark/>
          </w:tcPr>
          <w:p w14:paraId="09D62BBF"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MI</w:t>
            </w:r>
          </w:p>
        </w:tc>
        <w:tc>
          <w:tcPr>
            <w:tcW w:w="960" w:type="dxa"/>
            <w:noWrap/>
            <w:hideMark/>
          </w:tcPr>
          <w:p w14:paraId="7858E8CB"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Purity</w:t>
            </w:r>
          </w:p>
        </w:tc>
        <w:tc>
          <w:tcPr>
            <w:tcW w:w="960" w:type="dxa"/>
            <w:noWrap/>
            <w:hideMark/>
          </w:tcPr>
          <w:p w14:paraId="05E7AC9C"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SS</w:t>
            </w:r>
          </w:p>
        </w:tc>
        <w:tc>
          <w:tcPr>
            <w:tcW w:w="960" w:type="dxa"/>
            <w:noWrap/>
            <w:hideMark/>
          </w:tcPr>
          <w:p w14:paraId="23D58FB3"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CHS</w:t>
            </w:r>
          </w:p>
        </w:tc>
        <w:tc>
          <w:tcPr>
            <w:tcW w:w="960" w:type="dxa"/>
            <w:noWrap/>
            <w:hideMark/>
          </w:tcPr>
          <w:p w14:paraId="52F6944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DBS</w:t>
            </w:r>
          </w:p>
        </w:tc>
      </w:tr>
      <w:tr w:rsidR="00454A0B" w:rsidRPr="00454A0B" w14:paraId="78F83A2A" w14:textId="77777777" w:rsidTr="00454A0B">
        <w:trPr>
          <w:trHeight w:val="300"/>
        </w:trPr>
        <w:tc>
          <w:tcPr>
            <w:tcW w:w="1059" w:type="dxa"/>
            <w:noWrap/>
            <w:hideMark/>
          </w:tcPr>
          <w:p w14:paraId="657EDB2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PCA</w:t>
            </w:r>
          </w:p>
        </w:tc>
        <w:tc>
          <w:tcPr>
            <w:tcW w:w="960" w:type="dxa"/>
            <w:noWrap/>
            <w:hideMark/>
          </w:tcPr>
          <w:p w14:paraId="4EA93B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4D5CBEB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1</w:t>
            </w:r>
          </w:p>
        </w:tc>
        <w:tc>
          <w:tcPr>
            <w:tcW w:w="960" w:type="dxa"/>
            <w:noWrap/>
            <w:hideMark/>
          </w:tcPr>
          <w:p w14:paraId="7A0E7B0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2</w:t>
            </w:r>
          </w:p>
        </w:tc>
        <w:tc>
          <w:tcPr>
            <w:tcW w:w="960" w:type="dxa"/>
            <w:noWrap/>
            <w:hideMark/>
          </w:tcPr>
          <w:p w14:paraId="1892ACF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34</w:t>
            </w:r>
          </w:p>
        </w:tc>
        <w:tc>
          <w:tcPr>
            <w:tcW w:w="960" w:type="dxa"/>
            <w:noWrap/>
            <w:hideMark/>
          </w:tcPr>
          <w:p w14:paraId="4E0319A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038.412</w:t>
            </w:r>
          </w:p>
        </w:tc>
        <w:tc>
          <w:tcPr>
            <w:tcW w:w="960" w:type="dxa"/>
            <w:noWrap/>
            <w:hideMark/>
          </w:tcPr>
          <w:p w14:paraId="67FD3C1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162</w:t>
            </w:r>
          </w:p>
        </w:tc>
      </w:tr>
      <w:tr w:rsidR="00454A0B" w:rsidRPr="00454A0B" w14:paraId="4199F156" w14:textId="77777777" w:rsidTr="00454A0B">
        <w:trPr>
          <w:trHeight w:val="300"/>
        </w:trPr>
        <w:tc>
          <w:tcPr>
            <w:tcW w:w="1059" w:type="dxa"/>
            <w:noWrap/>
            <w:hideMark/>
          </w:tcPr>
          <w:p w14:paraId="65DC535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CA</w:t>
            </w:r>
          </w:p>
        </w:tc>
        <w:tc>
          <w:tcPr>
            <w:tcW w:w="960" w:type="dxa"/>
            <w:noWrap/>
            <w:hideMark/>
          </w:tcPr>
          <w:p w14:paraId="50763AF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62C2354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w:t>
            </w:r>
          </w:p>
        </w:tc>
        <w:tc>
          <w:tcPr>
            <w:tcW w:w="960" w:type="dxa"/>
            <w:noWrap/>
            <w:hideMark/>
          </w:tcPr>
          <w:p w14:paraId="4F82F38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C5833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25</w:t>
            </w:r>
          </w:p>
        </w:tc>
        <w:tc>
          <w:tcPr>
            <w:tcW w:w="960" w:type="dxa"/>
            <w:noWrap/>
            <w:hideMark/>
          </w:tcPr>
          <w:p w14:paraId="4D47DAE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28.826</w:t>
            </w:r>
          </w:p>
        </w:tc>
        <w:tc>
          <w:tcPr>
            <w:tcW w:w="960" w:type="dxa"/>
            <w:noWrap/>
            <w:hideMark/>
          </w:tcPr>
          <w:p w14:paraId="58A4B3F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8</w:t>
            </w:r>
          </w:p>
        </w:tc>
      </w:tr>
      <w:tr w:rsidR="00454A0B" w:rsidRPr="00454A0B" w14:paraId="32779122" w14:textId="77777777" w:rsidTr="00454A0B">
        <w:trPr>
          <w:trHeight w:val="300"/>
        </w:trPr>
        <w:tc>
          <w:tcPr>
            <w:tcW w:w="1059" w:type="dxa"/>
            <w:noWrap/>
            <w:hideMark/>
          </w:tcPr>
          <w:p w14:paraId="49CC56D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Isomap</w:t>
            </w:r>
            <w:proofErr w:type="spellEnd"/>
          </w:p>
        </w:tc>
        <w:tc>
          <w:tcPr>
            <w:tcW w:w="960" w:type="dxa"/>
            <w:noWrap/>
            <w:hideMark/>
          </w:tcPr>
          <w:p w14:paraId="3F2B8351"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631</w:t>
            </w:r>
          </w:p>
        </w:tc>
        <w:tc>
          <w:tcPr>
            <w:tcW w:w="960" w:type="dxa"/>
            <w:noWrap/>
            <w:hideMark/>
          </w:tcPr>
          <w:p w14:paraId="035989C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48</w:t>
            </w:r>
          </w:p>
        </w:tc>
        <w:tc>
          <w:tcPr>
            <w:tcW w:w="960" w:type="dxa"/>
            <w:noWrap/>
            <w:hideMark/>
          </w:tcPr>
          <w:p w14:paraId="1D07587C"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943</w:t>
            </w:r>
          </w:p>
        </w:tc>
        <w:tc>
          <w:tcPr>
            <w:tcW w:w="960" w:type="dxa"/>
            <w:noWrap/>
            <w:hideMark/>
          </w:tcPr>
          <w:p w14:paraId="3DDA4192"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396</w:t>
            </w:r>
          </w:p>
        </w:tc>
        <w:tc>
          <w:tcPr>
            <w:tcW w:w="960" w:type="dxa"/>
            <w:noWrap/>
            <w:hideMark/>
          </w:tcPr>
          <w:p w14:paraId="7912648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51.06</w:t>
            </w:r>
          </w:p>
        </w:tc>
        <w:tc>
          <w:tcPr>
            <w:tcW w:w="960" w:type="dxa"/>
            <w:noWrap/>
            <w:hideMark/>
          </w:tcPr>
          <w:p w14:paraId="51A7E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921</w:t>
            </w:r>
          </w:p>
        </w:tc>
      </w:tr>
      <w:tr w:rsidR="00454A0B" w:rsidRPr="00454A0B" w14:paraId="6C6E90F5" w14:textId="77777777" w:rsidTr="00454A0B">
        <w:trPr>
          <w:trHeight w:val="300"/>
        </w:trPr>
        <w:tc>
          <w:tcPr>
            <w:tcW w:w="1059" w:type="dxa"/>
            <w:noWrap/>
            <w:hideMark/>
          </w:tcPr>
          <w:p w14:paraId="30078D2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ACeDeC</w:t>
            </w:r>
            <w:proofErr w:type="spellEnd"/>
          </w:p>
        </w:tc>
        <w:tc>
          <w:tcPr>
            <w:tcW w:w="960" w:type="dxa"/>
            <w:noWrap/>
            <w:hideMark/>
          </w:tcPr>
          <w:p w14:paraId="2CBE2BA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5</w:t>
            </w:r>
          </w:p>
        </w:tc>
        <w:tc>
          <w:tcPr>
            <w:tcW w:w="960" w:type="dxa"/>
            <w:noWrap/>
            <w:hideMark/>
          </w:tcPr>
          <w:p w14:paraId="169D07B3"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88</w:t>
            </w:r>
          </w:p>
        </w:tc>
        <w:tc>
          <w:tcPr>
            <w:tcW w:w="960" w:type="dxa"/>
            <w:noWrap/>
            <w:hideMark/>
          </w:tcPr>
          <w:p w14:paraId="213D1EB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0CF3C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89</w:t>
            </w:r>
          </w:p>
        </w:tc>
        <w:tc>
          <w:tcPr>
            <w:tcW w:w="960" w:type="dxa"/>
            <w:noWrap/>
            <w:hideMark/>
          </w:tcPr>
          <w:p w14:paraId="695B54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49.917</w:t>
            </w:r>
          </w:p>
        </w:tc>
        <w:tc>
          <w:tcPr>
            <w:tcW w:w="960" w:type="dxa"/>
            <w:noWrap/>
            <w:hideMark/>
          </w:tcPr>
          <w:p w14:paraId="6FD57EC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35</w:t>
            </w:r>
          </w:p>
        </w:tc>
      </w:tr>
      <w:tr w:rsidR="00454A0B" w:rsidRPr="00454A0B" w14:paraId="5641BAD8" w14:textId="77777777" w:rsidTr="00454A0B">
        <w:trPr>
          <w:trHeight w:val="300"/>
        </w:trPr>
        <w:tc>
          <w:tcPr>
            <w:tcW w:w="1059" w:type="dxa"/>
            <w:noWrap/>
            <w:hideMark/>
          </w:tcPr>
          <w:p w14:paraId="68BBE50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EC</w:t>
            </w:r>
          </w:p>
        </w:tc>
        <w:tc>
          <w:tcPr>
            <w:tcW w:w="960" w:type="dxa"/>
            <w:noWrap/>
            <w:hideMark/>
          </w:tcPr>
          <w:p w14:paraId="0B4E88F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1</w:t>
            </w:r>
          </w:p>
        </w:tc>
        <w:tc>
          <w:tcPr>
            <w:tcW w:w="960" w:type="dxa"/>
            <w:noWrap/>
            <w:hideMark/>
          </w:tcPr>
          <w:p w14:paraId="5EE9983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6</w:t>
            </w:r>
          </w:p>
        </w:tc>
        <w:tc>
          <w:tcPr>
            <w:tcW w:w="960" w:type="dxa"/>
            <w:noWrap/>
            <w:hideMark/>
          </w:tcPr>
          <w:p w14:paraId="4281551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4</w:t>
            </w:r>
          </w:p>
        </w:tc>
        <w:tc>
          <w:tcPr>
            <w:tcW w:w="960" w:type="dxa"/>
            <w:noWrap/>
            <w:hideMark/>
          </w:tcPr>
          <w:p w14:paraId="76A933E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79</w:t>
            </w:r>
          </w:p>
        </w:tc>
        <w:tc>
          <w:tcPr>
            <w:tcW w:w="960" w:type="dxa"/>
            <w:noWrap/>
            <w:hideMark/>
          </w:tcPr>
          <w:p w14:paraId="5439371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627.648</w:t>
            </w:r>
          </w:p>
        </w:tc>
        <w:tc>
          <w:tcPr>
            <w:tcW w:w="960" w:type="dxa"/>
            <w:noWrap/>
            <w:hideMark/>
          </w:tcPr>
          <w:p w14:paraId="3203C8F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48</w:t>
            </w:r>
          </w:p>
        </w:tc>
      </w:tr>
      <w:tr w:rsidR="00454A0B" w:rsidRPr="00454A0B" w14:paraId="2BFD9965" w14:textId="77777777" w:rsidTr="00454A0B">
        <w:trPr>
          <w:trHeight w:val="300"/>
        </w:trPr>
        <w:tc>
          <w:tcPr>
            <w:tcW w:w="1059" w:type="dxa"/>
            <w:noWrap/>
            <w:hideMark/>
          </w:tcPr>
          <w:p w14:paraId="32A9C7C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CN</w:t>
            </w:r>
          </w:p>
        </w:tc>
        <w:tc>
          <w:tcPr>
            <w:tcW w:w="960" w:type="dxa"/>
            <w:noWrap/>
            <w:hideMark/>
          </w:tcPr>
          <w:p w14:paraId="36614EC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583</w:t>
            </w:r>
          </w:p>
        </w:tc>
        <w:tc>
          <w:tcPr>
            <w:tcW w:w="960" w:type="dxa"/>
            <w:noWrap/>
            <w:hideMark/>
          </w:tcPr>
          <w:p w14:paraId="4E17A79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7</w:t>
            </w:r>
          </w:p>
        </w:tc>
        <w:tc>
          <w:tcPr>
            <w:tcW w:w="960" w:type="dxa"/>
            <w:noWrap/>
            <w:hideMark/>
          </w:tcPr>
          <w:p w14:paraId="7C86403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55BA7A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29</w:t>
            </w:r>
          </w:p>
        </w:tc>
        <w:tc>
          <w:tcPr>
            <w:tcW w:w="960" w:type="dxa"/>
            <w:noWrap/>
            <w:hideMark/>
          </w:tcPr>
          <w:p w14:paraId="683B616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2.237</w:t>
            </w:r>
          </w:p>
        </w:tc>
        <w:tc>
          <w:tcPr>
            <w:tcW w:w="960" w:type="dxa"/>
            <w:noWrap/>
            <w:hideMark/>
          </w:tcPr>
          <w:p w14:paraId="4914549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53</w:t>
            </w:r>
          </w:p>
        </w:tc>
      </w:tr>
      <w:tr w:rsidR="00454A0B" w:rsidRPr="00454A0B" w14:paraId="4B76B207" w14:textId="77777777" w:rsidTr="00454A0B">
        <w:trPr>
          <w:trHeight w:val="300"/>
        </w:trPr>
        <w:tc>
          <w:tcPr>
            <w:tcW w:w="1059" w:type="dxa"/>
            <w:noWrap/>
            <w:hideMark/>
          </w:tcPr>
          <w:p w14:paraId="3AF2732F"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DC</w:t>
            </w:r>
          </w:p>
        </w:tc>
        <w:tc>
          <w:tcPr>
            <w:tcW w:w="960" w:type="dxa"/>
            <w:noWrap/>
            <w:hideMark/>
          </w:tcPr>
          <w:p w14:paraId="0239B4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7ACCB2EF"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471</w:t>
            </w:r>
          </w:p>
        </w:tc>
        <w:tc>
          <w:tcPr>
            <w:tcW w:w="960" w:type="dxa"/>
            <w:noWrap/>
            <w:hideMark/>
          </w:tcPr>
          <w:p w14:paraId="19F9712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1176354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61</w:t>
            </w:r>
          </w:p>
        </w:tc>
        <w:tc>
          <w:tcPr>
            <w:tcW w:w="960" w:type="dxa"/>
            <w:noWrap/>
            <w:hideMark/>
          </w:tcPr>
          <w:p w14:paraId="7EE72F1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6168.923</w:t>
            </w:r>
          </w:p>
        </w:tc>
        <w:tc>
          <w:tcPr>
            <w:tcW w:w="960" w:type="dxa"/>
            <w:noWrap/>
            <w:hideMark/>
          </w:tcPr>
          <w:p w14:paraId="0606BC6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1.085</w:t>
            </w:r>
          </w:p>
        </w:tc>
      </w:tr>
      <w:tr w:rsidR="00454A0B" w:rsidRPr="00454A0B" w14:paraId="5ED9054C" w14:textId="77777777" w:rsidTr="00454A0B">
        <w:trPr>
          <w:trHeight w:val="300"/>
        </w:trPr>
        <w:tc>
          <w:tcPr>
            <w:tcW w:w="1059" w:type="dxa"/>
            <w:noWrap/>
            <w:hideMark/>
          </w:tcPr>
          <w:p w14:paraId="2398A4F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C</w:t>
            </w:r>
          </w:p>
        </w:tc>
        <w:tc>
          <w:tcPr>
            <w:tcW w:w="960" w:type="dxa"/>
            <w:noWrap/>
            <w:hideMark/>
          </w:tcPr>
          <w:p w14:paraId="31FE4D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5</w:t>
            </w:r>
          </w:p>
        </w:tc>
        <w:tc>
          <w:tcPr>
            <w:tcW w:w="960" w:type="dxa"/>
            <w:noWrap/>
            <w:hideMark/>
          </w:tcPr>
          <w:p w14:paraId="03F803C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7</w:t>
            </w:r>
          </w:p>
        </w:tc>
        <w:tc>
          <w:tcPr>
            <w:tcW w:w="960" w:type="dxa"/>
            <w:noWrap/>
            <w:hideMark/>
          </w:tcPr>
          <w:p w14:paraId="5CB4C5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5</w:t>
            </w:r>
          </w:p>
        </w:tc>
        <w:tc>
          <w:tcPr>
            <w:tcW w:w="960" w:type="dxa"/>
            <w:noWrap/>
            <w:hideMark/>
          </w:tcPr>
          <w:p w14:paraId="1E00F72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2617770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7.921</w:t>
            </w:r>
          </w:p>
        </w:tc>
        <w:tc>
          <w:tcPr>
            <w:tcW w:w="960" w:type="dxa"/>
            <w:noWrap/>
            <w:hideMark/>
          </w:tcPr>
          <w:p w14:paraId="6D3D2C4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6</w:t>
            </w:r>
          </w:p>
        </w:tc>
      </w:tr>
      <w:tr w:rsidR="00454A0B" w:rsidRPr="00454A0B" w14:paraId="583BAEC0" w14:textId="77777777" w:rsidTr="00454A0B">
        <w:trPr>
          <w:trHeight w:val="300"/>
        </w:trPr>
        <w:tc>
          <w:tcPr>
            <w:tcW w:w="1059" w:type="dxa"/>
            <w:noWrap/>
            <w:hideMark/>
          </w:tcPr>
          <w:p w14:paraId="46AD1C8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KM</w:t>
            </w:r>
          </w:p>
        </w:tc>
        <w:tc>
          <w:tcPr>
            <w:tcW w:w="960" w:type="dxa"/>
            <w:noWrap/>
            <w:hideMark/>
          </w:tcPr>
          <w:p w14:paraId="7A2C8B2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7</w:t>
            </w:r>
          </w:p>
        </w:tc>
        <w:tc>
          <w:tcPr>
            <w:tcW w:w="960" w:type="dxa"/>
            <w:noWrap/>
            <w:hideMark/>
          </w:tcPr>
          <w:p w14:paraId="19E28F9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16</w:t>
            </w:r>
          </w:p>
        </w:tc>
        <w:tc>
          <w:tcPr>
            <w:tcW w:w="960" w:type="dxa"/>
            <w:noWrap/>
            <w:hideMark/>
          </w:tcPr>
          <w:p w14:paraId="23AC420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868</w:t>
            </w:r>
          </w:p>
        </w:tc>
        <w:tc>
          <w:tcPr>
            <w:tcW w:w="960" w:type="dxa"/>
            <w:noWrap/>
            <w:hideMark/>
          </w:tcPr>
          <w:p w14:paraId="226E68D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9</w:t>
            </w:r>
          </w:p>
        </w:tc>
        <w:tc>
          <w:tcPr>
            <w:tcW w:w="960" w:type="dxa"/>
            <w:noWrap/>
            <w:hideMark/>
          </w:tcPr>
          <w:p w14:paraId="00B855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45.155</w:t>
            </w:r>
          </w:p>
        </w:tc>
        <w:tc>
          <w:tcPr>
            <w:tcW w:w="960" w:type="dxa"/>
            <w:noWrap/>
            <w:hideMark/>
          </w:tcPr>
          <w:p w14:paraId="3ABF4EB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325</w:t>
            </w:r>
          </w:p>
        </w:tc>
      </w:tr>
      <w:tr w:rsidR="00454A0B" w:rsidRPr="00454A0B" w14:paraId="43926F7F" w14:textId="77777777" w:rsidTr="00454A0B">
        <w:trPr>
          <w:trHeight w:val="300"/>
        </w:trPr>
        <w:tc>
          <w:tcPr>
            <w:tcW w:w="1059" w:type="dxa"/>
            <w:noWrap/>
            <w:hideMark/>
          </w:tcPr>
          <w:p w14:paraId="04ABF31D"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eepECT</w:t>
            </w:r>
            <w:proofErr w:type="spellEnd"/>
          </w:p>
        </w:tc>
        <w:tc>
          <w:tcPr>
            <w:tcW w:w="960" w:type="dxa"/>
            <w:noWrap/>
            <w:hideMark/>
          </w:tcPr>
          <w:p w14:paraId="539A609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3</w:t>
            </w:r>
          </w:p>
        </w:tc>
        <w:tc>
          <w:tcPr>
            <w:tcW w:w="960" w:type="dxa"/>
            <w:noWrap/>
            <w:hideMark/>
          </w:tcPr>
          <w:p w14:paraId="6477B45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w:t>
            </w:r>
          </w:p>
        </w:tc>
        <w:tc>
          <w:tcPr>
            <w:tcW w:w="960" w:type="dxa"/>
            <w:noWrap/>
            <w:hideMark/>
          </w:tcPr>
          <w:p w14:paraId="5F4ECF7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78E75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46</w:t>
            </w:r>
          </w:p>
        </w:tc>
        <w:tc>
          <w:tcPr>
            <w:tcW w:w="960" w:type="dxa"/>
            <w:noWrap/>
            <w:hideMark/>
          </w:tcPr>
          <w:p w14:paraId="52508EE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03.317</w:t>
            </w:r>
          </w:p>
        </w:tc>
        <w:tc>
          <w:tcPr>
            <w:tcW w:w="960" w:type="dxa"/>
            <w:noWrap/>
            <w:hideMark/>
          </w:tcPr>
          <w:p w14:paraId="778850D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211</w:t>
            </w:r>
          </w:p>
        </w:tc>
      </w:tr>
      <w:tr w:rsidR="00454A0B" w:rsidRPr="00454A0B" w14:paraId="6A6CB837" w14:textId="77777777" w:rsidTr="00454A0B">
        <w:trPr>
          <w:trHeight w:val="300"/>
        </w:trPr>
        <w:tc>
          <w:tcPr>
            <w:tcW w:w="1059" w:type="dxa"/>
            <w:noWrap/>
            <w:hideMark/>
          </w:tcPr>
          <w:p w14:paraId="63CC2CE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ipDECK</w:t>
            </w:r>
            <w:proofErr w:type="spellEnd"/>
          </w:p>
        </w:tc>
        <w:tc>
          <w:tcPr>
            <w:tcW w:w="960" w:type="dxa"/>
            <w:noWrap/>
            <w:hideMark/>
          </w:tcPr>
          <w:p w14:paraId="2AE2BA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14</w:t>
            </w:r>
          </w:p>
        </w:tc>
        <w:tc>
          <w:tcPr>
            <w:tcW w:w="960" w:type="dxa"/>
            <w:noWrap/>
            <w:hideMark/>
          </w:tcPr>
          <w:p w14:paraId="57180AF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16</w:t>
            </w:r>
          </w:p>
        </w:tc>
        <w:tc>
          <w:tcPr>
            <w:tcW w:w="960" w:type="dxa"/>
            <w:noWrap/>
            <w:hideMark/>
          </w:tcPr>
          <w:p w14:paraId="5069BE9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03C148F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49</w:t>
            </w:r>
          </w:p>
        </w:tc>
        <w:tc>
          <w:tcPr>
            <w:tcW w:w="960" w:type="dxa"/>
            <w:noWrap/>
            <w:hideMark/>
          </w:tcPr>
          <w:p w14:paraId="29185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538.857</w:t>
            </w:r>
          </w:p>
        </w:tc>
        <w:tc>
          <w:tcPr>
            <w:tcW w:w="960" w:type="dxa"/>
            <w:noWrap/>
            <w:hideMark/>
          </w:tcPr>
          <w:p w14:paraId="26F043F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031</w:t>
            </w:r>
          </w:p>
        </w:tc>
      </w:tr>
      <w:tr w:rsidR="00454A0B" w:rsidRPr="00454A0B" w14:paraId="52CA2F07" w14:textId="77777777" w:rsidTr="00454A0B">
        <w:trPr>
          <w:trHeight w:val="300"/>
        </w:trPr>
        <w:tc>
          <w:tcPr>
            <w:tcW w:w="1059" w:type="dxa"/>
            <w:noWrap/>
            <w:hideMark/>
          </w:tcPr>
          <w:p w14:paraId="67E4137C"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ipEncoder</w:t>
            </w:r>
            <w:proofErr w:type="spellEnd"/>
          </w:p>
        </w:tc>
        <w:tc>
          <w:tcPr>
            <w:tcW w:w="960" w:type="dxa"/>
            <w:noWrap/>
            <w:hideMark/>
          </w:tcPr>
          <w:p w14:paraId="33CC5F6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8</w:t>
            </w:r>
          </w:p>
        </w:tc>
        <w:tc>
          <w:tcPr>
            <w:tcW w:w="960" w:type="dxa"/>
            <w:noWrap/>
            <w:hideMark/>
          </w:tcPr>
          <w:p w14:paraId="4274C6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w:t>
            </w:r>
          </w:p>
        </w:tc>
        <w:tc>
          <w:tcPr>
            <w:tcW w:w="960" w:type="dxa"/>
            <w:noWrap/>
            <w:hideMark/>
          </w:tcPr>
          <w:p w14:paraId="14F81B3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9</w:t>
            </w:r>
          </w:p>
        </w:tc>
        <w:tc>
          <w:tcPr>
            <w:tcW w:w="960" w:type="dxa"/>
            <w:noWrap/>
            <w:hideMark/>
          </w:tcPr>
          <w:p w14:paraId="0D390AC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605F99E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830.488</w:t>
            </w:r>
          </w:p>
        </w:tc>
        <w:tc>
          <w:tcPr>
            <w:tcW w:w="960" w:type="dxa"/>
            <w:noWrap/>
            <w:hideMark/>
          </w:tcPr>
          <w:p w14:paraId="4E9F5D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8</w:t>
            </w:r>
          </w:p>
        </w:tc>
      </w:tr>
      <w:tr w:rsidR="00454A0B" w:rsidRPr="00454A0B" w14:paraId="5CDD1E11" w14:textId="77777777" w:rsidTr="00454A0B">
        <w:trPr>
          <w:trHeight w:val="300"/>
        </w:trPr>
        <w:tc>
          <w:tcPr>
            <w:tcW w:w="1059" w:type="dxa"/>
            <w:noWrap/>
            <w:hideMark/>
          </w:tcPr>
          <w:p w14:paraId="317B0F4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lastRenderedPageBreak/>
              <w:t>IDEC</w:t>
            </w:r>
          </w:p>
        </w:tc>
        <w:tc>
          <w:tcPr>
            <w:tcW w:w="960" w:type="dxa"/>
            <w:noWrap/>
            <w:hideMark/>
          </w:tcPr>
          <w:p w14:paraId="590550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6</w:t>
            </w:r>
          </w:p>
        </w:tc>
        <w:tc>
          <w:tcPr>
            <w:tcW w:w="960" w:type="dxa"/>
            <w:noWrap/>
            <w:hideMark/>
          </w:tcPr>
          <w:p w14:paraId="3BEE7CE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8</w:t>
            </w:r>
          </w:p>
        </w:tc>
        <w:tc>
          <w:tcPr>
            <w:tcW w:w="960" w:type="dxa"/>
            <w:noWrap/>
            <w:hideMark/>
          </w:tcPr>
          <w:p w14:paraId="473A25B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6</w:t>
            </w:r>
          </w:p>
        </w:tc>
        <w:tc>
          <w:tcPr>
            <w:tcW w:w="960" w:type="dxa"/>
            <w:noWrap/>
            <w:hideMark/>
          </w:tcPr>
          <w:p w14:paraId="1CC5FD7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72991D6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8.062</w:t>
            </w:r>
          </w:p>
        </w:tc>
        <w:tc>
          <w:tcPr>
            <w:tcW w:w="960" w:type="dxa"/>
            <w:noWrap/>
            <w:hideMark/>
          </w:tcPr>
          <w:p w14:paraId="770A2F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5</w:t>
            </w:r>
          </w:p>
        </w:tc>
      </w:tr>
      <w:tr w:rsidR="00454A0B" w:rsidRPr="00454A0B" w14:paraId="780695C6" w14:textId="77777777" w:rsidTr="00454A0B">
        <w:trPr>
          <w:trHeight w:val="300"/>
        </w:trPr>
        <w:tc>
          <w:tcPr>
            <w:tcW w:w="1059" w:type="dxa"/>
            <w:noWrap/>
            <w:hideMark/>
          </w:tcPr>
          <w:p w14:paraId="29D747F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N2D</w:t>
            </w:r>
          </w:p>
        </w:tc>
        <w:tc>
          <w:tcPr>
            <w:tcW w:w="960" w:type="dxa"/>
            <w:noWrap/>
            <w:hideMark/>
          </w:tcPr>
          <w:p w14:paraId="42F0CE1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7</w:t>
            </w:r>
          </w:p>
        </w:tc>
        <w:tc>
          <w:tcPr>
            <w:tcW w:w="960" w:type="dxa"/>
            <w:noWrap/>
            <w:hideMark/>
          </w:tcPr>
          <w:p w14:paraId="2B1FD9E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5</w:t>
            </w:r>
          </w:p>
        </w:tc>
        <w:tc>
          <w:tcPr>
            <w:tcW w:w="960" w:type="dxa"/>
            <w:noWrap/>
            <w:hideMark/>
          </w:tcPr>
          <w:p w14:paraId="7FF7ECB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65418C0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92</w:t>
            </w:r>
          </w:p>
        </w:tc>
        <w:tc>
          <w:tcPr>
            <w:tcW w:w="960" w:type="dxa"/>
            <w:noWrap/>
            <w:hideMark/>
          </w:tcPr>
          <w:p w14:paraId="1EA627D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535.787</w:t>
            </w:r>
          </w:p>
        </w:tc>
        <w:tc>
          <w:tcPr>
            <w:tcW w:w="960" w:type="dxa"/>
            <w:noWrap/>
            <w:hideMark/>
          </w:tcPr>
          <w:p w14:paraId="67530C2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18</w:t>
            </w:r>
          </w:p>
        </w:tc>
      </w:tr>
      <w:tr w:rsidR="00454A0B" w:rsidRPr="00454A0B" w14:paraId="0A142D9B" w14:textId="77777777" w:rsidTr="00454A0B">
        <w:trPr>
          <w:trHeight w:val="300"/>
        </w:trPr>
        <w:tc>
          <w:tcPr>
            <w:tcW w:w="1059" w:type="dxa"/>
            <w:noWrap/>
            <w:hideMark/>
          </w:tcPr>
          <w:p w14:paraId="2FACCA10"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VaDE</w:t>
            </w:r>
            <w:proofErr w:type="spellEnd"/>
          </w:p>
        </w:tc>
        <w:tc>
          <w:tcPr>
            <w:tcW w:w="960" w:type="dxa"/>
            <w:noWrap/>
            <w:hideMark/>
          </w:tcPr>
          <w:p w14:paraId="12D0887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651080C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32</w:t>
            </w:r>
          </w:p>
        </w:tc>
        <w:tc>
          <w:tcPr>
            <w:tcW w:w="960" w:type="dxa"/>
            <w:noWrap/>
            <w:hideMark/>
          </w:tcPr>
          <w:p w14:paraId="4529C8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6</w:t>
            </w:r>
          </w:p>
        </w:tc>
        <w:tc>
          <w:tcPr>
            <w:tcW w:w="960" w:type="dxa"/>
            <w:noWrap/>
            <w:hideMark/>
          </w:tcPr>
          <w:p w14:paraId="6F0697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92</w:t>
            </w:r>
          </w:p>
        </w:tc>
        <w:tc>
          <w:tcPr>
            <w:tcW w:w="960" w:type="dxa"/>
            <w:noWrap/>
            <w:hideMark/>
          </w:tcPr>
          <w:p w14:paraId="6AF7CD0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91.315</w:t>
            </w:r>
          </w:p>
        </w:tc>
        <w:tc>
          <w:tcPr>
            <w:tcW w:w="960" w:type="dxa"/>
            <w:noWrap/>
            <w:hideMark/>
          </w:tcPr>
          <w:p w14:paraId="3F82701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32</w:t>
            </w:r>
          </w:p>
        </w:tc>
      </w:tr>
    </w:tbl>
    <w:p w14:paraId="51B14491" w14:textId="77777777" w:rsidR="00454A0B" w:rsidRDefault="00454A0B" w:rsidP="005941FF">
      <w:pPr>
        <w:rPr>
          <w:rFonts w:eastAsiaTheme="majorEastAsia"/>
        </w:rPr>
      </w:pPr>
    </w:p>
    <w:p w14:paraId="42205FA0" w14:textId="30124050" w:rsidR="005941FF" w:rsidRDefault="005941FF" w:rsidP="005941FF">
      <w:pPr>
        <w:rPr>
          <w:rFonts w:eastAsiaTheme="majorEastAsia"/>
        </w:rPr>
      </w:pPr>
      <w:r>
        <w:rPr>
          <w:rFonts w:eastAsiaTheme="majorEastAsia"/>
        </w:rPr>
        <w:t xml:space="preserve">Table 8 – Performance analysis of </w:t>
      </w:r>
      <w:r>
        <w:t xml:space="preserve">deep clustering </w:t>
      </w:r>
      <w:r>
        <w:rPr>
          <w:rFonts w:eastAsiaTheme="majorEastAsia"/>
        </w:rPr>
        <w:t>methods on the c37</w:t>
      </w:r>
      <w:r w:rsidRPr="00457B65">
        <w:rPr>
          <w:rFonts w:eastAsiaTheme="majorEastAsia"/>
        </w:rPr>
        <w:t xml:space="preserve"> </w:t>
      </w:r>
      <w:r>
        <w:rPr>
          <w:rFonts w:eastAsiaTheme="majorEastAsia"/>
        </w:rPr>
        <w:t>real dataset. Bold values represent the highest score of each metric.</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E67558" w:rsidRPr="00E67558" w14:paraId="2075795B" w14:textId="77777777" w:rsidTr="00E67558">
        <w:trPr>
          <w:trHeight w:val="300"/>
        </w:trPr>
        <w:tc>
          <w:tcPr>
            <w:tcW w:w="1059" w:type="dxa"/>
            <w:noWrap/>
            <w:hideMark/>
          </w:tcPr>
          <w:p w14:paraId="59CCF986" w14:textId="222B04FB"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lgorithm</w:t>
            </w:r>
          </w:p>
        </w:tc>
        <w:tc>
          <w:tcPr>
            <w:tcW w:w="960" w:type="dxa"/>
            <w:noWrap/>
            <w:hideMark/>
          </w:tcPr>
          <w:p w14:paraId="278D6325"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RI</w:t>
            </w:r>
          </w:p>
        </w:tc>
        <w:tc>
          <w:tcPr>
            <w:tcW w:w="960" w:type="dxa"/>
            <w:noWrap/>
            <w:hideMark/>
          </w:tcPr>
          <w:p w14:paraId="762157A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MI</w:t>
            </w:r>
          </w:p>
        </w:tc>
        <w:tc>
          <w:tcPr>
            <w:tcW w:w="960" w:type="dxa"/>
            <w:noWrap/>
            <w:hideMark/>
          </w:tcPr>
          <w:p w14:paraId="782BCFD8"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Purity</w:t>
            </w:r>
          </w:p>
        </w:tc>
        <w:tc>
          <w:tcPr>
            <w:tcW w:w="960" w:type="dxa"/>
            <w:noWrap/>
            <w:hideMark/>
          </w:tcPr>
          <w:p w14:paraId="43D1842F"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SS</w:t>
            </w:r>
          </w:p>
        </w:tc>
        <w:tc>
          <w:tcPr>
            <w:tcW w:w="960" w:type="dxa"/>
            <w:noWrap/>
            <w:hideMark/>
          </w:tcPr>
          <w:p w14:paraId="57C8DC8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CHS</w:t>
            </w:r>
          </w:p>
        </w:tc>
        <w:tc>
          <w:tcPr>
            <w:tcW w:w="960" w:type="dxa"/>
            <w:noWrap/>
            <w:hideMark/>
          </w:tcPr>
          <w:p w14:paraId="4FC05479"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DBS</w:t>
            </w:r>
          </w:p>
        </w:tc>
      </w:tr>
      <w:tr w:rsidR="00E67558" w:rsidRPr="00E67558" w14:paraId="6E7B1141" w14:textId="77777777" w:rsidTr="00E67558">
        <w:trPr>
          <w:trHeight w:val="300"/>
        </w:trPr>
        <w:tc>
          <w:tcPr>
            <w:tcW w:w="1059" w:type="dxa"/>
            <w:noWrap/>
            <w:hideMark/>
          </w:tcPr>
          <w:p w14:paraId="55BD51E7"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PCA</w:t>
            </w:r>
          </w:p>
        </w:tc>
        <w:tc>
          <w:tcPr>
            <w:tcW w:w="960" w:type="dxa"/>
            <w:noWrap/>
            <w:hideMark/>
          </w:tcPr>
          <w:p w14:paraId="5AFBED7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6</w:t>
            </w:r>
          </w:p>
        </w:tc>
        <w:tc>
          <w:tcPr>
            <w:tcW w:w="960" w:type="dxa"/>
            <w:noWrap/>
            <w:hideMark/>
          </w:tcPr>
          <w:p w14:paraId="0DD129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8</w:t>
            </w:r>
          </w:p>
        </w:tc>
        <w:tc>
          <w:tcPr>
            <w:tcW w:w="960" w:type="dxa"/>
            <w:noWrap/>
            <w:hideMark/>
          </w:tcPr>
          <w:p w14:paraId="2C245E8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A4A9A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71</w:t>
            </w:r>
          </w:p>
        </w:tc>
        <w:tc>
          <w:tcPr>
            <w:tcW w:w="960" w:type="dxa"/>
            <w:noWrap/>
            <w:hideMark/>
          </w:tcPr>
          <w:p w14:paraId="6B25B5E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98.531</w:t>
            </w:r>
          </w:p>
        </w:tc>
        <w:tc>
          <w:tcPr>
            <w:tcW w:w="960" w:type="dxa"/>
            <w:noWrap/>
            <w:hideMark/>
          </w:tcPr>
          <w:p w14:paraId="20BF85C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34</w:t>
            </w:r>
          </w:p>
        </w:tc>
      </w:tr>
      <w:tr w:rsidR="00E67558" w:rsidRPr="00E67558" w14:paraId="67640BB9" w14:textId="77777777" w:rsidTr="00E67558">
        <w:trPr>
          <w:trHeight w:val="300"/>
        </w:trPr>
        <w:tc>
          <w:tcPr>
            <w:tcW w:w="1059" w:type="dxa"/>
            <w:noWrap/>
            <w:hideMark/>
          </w:tcPr>
          <w:p w14:paraId="0251EA2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CA</w:t>
            </w:r>
          </w:p>
        </w:tc>
        <w:tc>
          <w:tcPr>
            <w:tcW w:w="960" w:type="dxa"/>
            <w:noWrap/>
            <w:hideMark/>
          </w:tcPr>
          <w:p w14:paraId="1B9046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7</w:t>
            </w:r>
          </w:p>
        </w:tc>
        <w:tc>
          <w:tcPr>
            <w:tcW w:w="960" w:type="dxa"/>
            <w:noWrap/>
            <w:hideMark/>
          </w:tcPr>
          <w:p w14:paraId="08FD3EB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43</w:t>
            </w:r>
          </w:p>
        </w:tc>
        <w:tc>
          <w:tcPr>
            <w:tcW w:w="960" w:type="dxa"/>
            <w:noWrap/>
            <w:hideMark/>
          </w:tcPr>
          <w:p w14:paraId="765B32A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8</w:t>
            </w:r>
          </w:p>
        </w:tc>
        <w:tc>
          <w:tcPr>
            <w:tcW w:w="960" w:type="dxa"/>
            <w:noWrap/>
            <w:hideMark/>
          </w:tcPr>
          <w:p w14:paraId="23B2A0B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2</w:t>
            </w:r>
          </w:p>
        </w:tc>
        <w:tc>
          <w:tcPr>
            <w:tcW w:w="960" w:type="dxa"/>
            <w:noWrap/>
            <w:hideMark/>
          </w:tcPr>
          <w:p w14:paraId="16CC259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41.377</w:t>
            </w:r>
          </w:p>
        </w:tc>
        <w:tc>
          <w:tcPr>
            <w:tcW w:w="960" w:type="dxa"/>
            <w:noWrap/>
            <w:hideMark/>
          </w:tcPr>
          <w:p w14:paraId="30CA993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38</w:t>
            </w:r>
          </w:p>
        </w:tc>
      </w:tr>
      <w:tr w:rsidR="00E67558" w:rsidRPr="00E67558" w14:paraId="4CFCB32A" w14:textId="77777777" w:rsidTr="00E67558">
        <w:trPr>
          <w:trHeight w:val="300"/>
        </w:trPr>
        <w:tc>
          <w:tcPr>
            <w:tcW w:w="1059" w:type="dxa"/>
            <w:noWrap/>
            <w:hideMark/>
          </w:tcPr>
          <w:p w14:paraId="04229C04"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Isomap</w:t>
            </w:r>
            <w:proofErr w:type="spellEnd"/>
          </w:p>
        </w:tc>
        <w:tc>
          <w:tcPr>
            <w:tcW w:w="960" w:type="dxa"/>
            <w:noWrap/>
            <w:hideMark/>
          </w:tcPr>
          <w:p w14:paraId="3EC7F6D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72</w:t>
            </w:r>
          </w:p>
        </w:tc>
        <w:tc>
          <w:tcPr>
            <w:tcW w:w="960" w:type="dxa"/>
            <w:noWrap/>
            <w:hideMark/>
          </w:tcPr>
          <w:p w14:paraId="185517C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06</w:t>
            </w:r>
          </w:p>
        </w:tc>
        <w:tc>
          <w:tcPr>
            <w:tcW w:w="960" w:type="dxa"/>
            <w:noWrap/>
            <w:hideMark/>
          </w:tcPr>
          <w:p w14:paraId="137D20CE"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426042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w:t>
            </w:r>
          </w:p>
        </w:tc>
        <w:tc>
          <w:tcPr>
            <w:tcW w:w="960" w:type="dxa"/>
            <w:noWrap/>
            <w:hideMark/>
          </w:tcPr>
          <w:p w14:paraId="01E6BCA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6.68</w:t>
            </w:r>
          </w:p>
        </w:tc>
        <w:tc>
          <w:tcPr>
            <w:tcW w:w="960" w:type="dxa"/>
            <w:noWrap/>
            <w:hideMark/>
          </w:tcPr>
          <w:p w14:paraId="0BE0DFF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864</w:t>
            </w:r>
          </w:p>
        </w:tc>
      </w:tr>
      <w:tr w:rsidR="00E67558" w:rsidRPr="00E67558" w14:paraId="67ABD87A" w14:textId="77777777" w:rsidTr="00E67558">
        <w:trPr>
          <w:trHeight w:val="300"/>
        </w:trPr>
        <w:tc>
          <w:tcPr>
            <w:tcW w:w="1059" w:type="dxa"/>
            <w:noWrap/>
            <w:hideMark/>
          </w:tcPr>
          <w:p w14:paraId="15723814"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ACeDeC</w:t>
            </w:r>
            <w:proofErr w:type="spellEnd"/>
          </w:p>
        </w:tc>
        <w:tc>
          <w:tcPr>
            <w:tcW w:w="960" w:type="dxa"/>
            <w:noWrap/>
            <w:hideMark/>
          </w:tcPr>
          <w:p w14:paraId="59DE1C0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14</w:t>
            </w:r>
          </w:p>
        </w:tc>
        <w:tc>
          <w:tcPr>
            <w:tcW w:w="960" w:type="dxa"/>
            <w:noWrap/>
            <w:hideMark/>
          </w:tcPr>
          <w:p w14:paraId="38E6EED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6</w:t>
            </w:r>
          </w:p>
        </w:tc>
        <w:tc>
          <w:tcPr>
            <w:tcW w:w="960" w:type="dxa"/>
            <w:noWrap/>
            <w:hideMark/>
          </w:tcPr>
          <w:p w14:paraId="0E64CE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4C5E40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61</w:t>
            </w:r>
          </w:p>
        </w:tc>
        <w:tc>
          <w:tcPr>
            <w:tcW w:w="960" w:type="dxa"/>
            <w:noWrap/>
            <w:hideMark/>
          </w:tcPr>
          <w:p w14:paraId="56CFDC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2.999</w:t>
            </w:r>
          </w:p>
        </w:tc>
        <w:tc>
          <w:tcPr>
            <w:tcW w:w="960" w:type="dxa"/>
            <w:noWrap/>
            <w:hideMark/>
          </w:tcPr>
          <w:p w14:paraId="7F39CE4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86</w:t>
            </w:r>
          </w:p>
        </w:tc>
      </w:tr>
      <w:tr w:rsidR="00E67558" w:rsidRPr="00E67558" w14:paraId="1C1094EF" w14:textId="77777777" w:rsidTr="00E67558">
        <w:trPr>
          <w:trHeight w:val="300"/>
        </w:trPr>
        <w:tc>
          <w:tcPr>
            <w:tcW w:w="1059" w:type="dxa"/>
            <w:noWrap/>
            <w:hideMark/>
          </w:tcPr>
          <w:p w14:paraId="469CBA3B"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EC</w:t>
            </w:r>
          </w:p>
        </w:tc>
        <w:tc>
          <w:tcPr>
            <w:tcW w:w="960" w:type="dxa"/>
            <w:noWrap/>
            <w:hideMark/>
          </w:tcPr>
          <w:p w14:paraId="05A1313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3</w:t>
            </w:r>
          </w:p>
        </w:tc>
        <w:tc>
          <w:tcPr>
            <w:tcW w:w="960" w:type="dxa"/>
            <w:noWrap/>
            <w:hideMark/>
          </w:tcPr>
          <w:p w14:paraId="13E9E54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0F0D5D3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EBCBB1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6</w:t>
            </w:r>
          </w:p>
        </w:tc>
        <w:tc>
          <w:tcPr>
            <w:tcW w:w="960" w:type="dxa"/>
            <w:noWrap/>
            <w:hideMark/>
          </w:tcPr>
          <w:p w14:paraId="7962A4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278.648</w:t>
            </w:r>
          </w:p>
        </w:tc>
        <w:tc>
          <w:tcPr>
            <w:tcW w:w="960" w:type="dxa"/>
            <w:noWrap/>
            <w:hideMark/>
          </w:tcPr>
          <w:p w14:paraId="585DA85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8</w:t>
            </w:r>
          </w:p>
        </w:tc>
      </w:tr>
      <w:tr w:rsidR="00E67558" w:rsidRPr="00E67558" w14:paraId="702E81CE" w14:textId="77777777" w:rsidTr="00E67558">
        <w:trPr>
          <w:trHeight w:val="300"/>
        </w:trPr>
        <w:tc>
          <w:tcPr>
            <w:tcW w:w="1059" w:type="dxa"/>
            <w:noWrap/>
            <w:hideMark/>
          </w:tcPr>
          <w:p w14:paraId="432E618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CN</w:t>
            </w:r>
          </w:p>
        </w:tc>
        <w:tc>
          <w:tcPr>
            <w:tcW w:w="960" w:type="dxa"/>
            <w:noWrap/>
            <w:hideMark/>
          </w:tcPr>
          <w:p w14:paraId="6561380F"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767</w:t>
            </w:r>
          </w:p>
        </w:tc>
        <w:tc>
          <w:tcPr>
            <w:tcW w:w="960" w:type="dxa"/>
            <w:noWrap/>
            <w:hideMark/>
          </w:tcPr>
          <w:p w14:paraId="5DB08F7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578</w:t>
            </w:r>
          </w:p>
        </w:tc>
        <w:tc>
          <w:tcPr>
            <w:tcW w:w="960" w:type="dxa"/>
            <w:noWrap/>
            <w:hideMark/>
          </w:tcPr>
          <w:p w14:paraId="597D616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5</w:t>
            </w:r>
          </w:p>
        </w:tc>
        <w:tc>
          <w:tcPr>
            <w:tcW w:w="960" w:type="dxa"/>
            <w:noWrap/>
            <w:hideMark/>
          </w:tcPr>
          <w:p w14:paraId="3A0FD3EA"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309</w:t>
            </w:r>
          </w:p>
        </w:tc>
        <w:tc>
          <w:tcPr>
            <w:tcW w:w="960" w:type="dxa"/>
            <w:noWrap/>
            <w:hideMark/>
          </w:tcPr>
          <w:p w14:paraId="0C4183C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060.041</w:t>
            </w:r>
          </w:p>
        </w:tc>
        <w:tc>
          <w:tcPr>
            <w:tcW w:w="960" w:type="dxa"/>
            <w:noWrap/>
            <w:hideMark/>
          </w:tcPr>
          <w:p w14:paraId="48689BD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63</w:t>
            </w:r>
          </w:p>
        </w:tc>
      </w:tr>
      <w:tr w:rsidR="00E67558" w:rsidRPr="00E67558" w14:paraId="00AE74C9" w14:textId="77777777" w:rsidTr="00E67558">
        <w:trPr>
          <w:trHeight w:val="300"/>
        </w:trPr>
        <w:tc>
          <w:tcPr>
            <w:tcW w:w="1059" w:type="dxa"/>
            <w:noWrap/>
            <w:hideMark/>
          </w:tcPr>
          <w:p w14:paraId="4336B6B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DC</w:t>
            </w:r>
          </w:p>
        </w:tc>
        <w:tc>
          <w:tcPr>
            <w:tcW w:w="960" w:type="dxa"/>
            <w:noWrap/>
            <w:hideMark/>
          </w:tcPr>
          <w:p w14:paraId="250C867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4</w:t>
            </w:r>
          </w:p>
        </w:tc>
        <w:tc>
          <w:tcPr>
            <w:tcW w:w="960" w:type="dxa"/>
            <w:noWrap/>
            <w:hideMark/>
          </w:tcPr>
          <w:p w14:paraId="6C90347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97</w:t>
            </w:r>
          </w:p>
        </w:tc>
        <w:tc>
          <w:tcPr>
            <w:tcW w:w="960" w:type="dxa"/>
            <w:noWrap/>
            <w:hideMark/>
          </w:tcPr>
          <w:p w14:paraId="733A7965"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25501D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04</w:t>
            </w:r>
          </w:p>
        </w:tc>
        <w:tc>
          <w:tcPr>
            <w:tcW w:w="960" w:type="dxa"/>
            <w:noWrap/>
            <w:hideMark/>
          </w:tcPr>
          <w:p w14:paraId="0D91B3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07.165</w:t>
            </w:r>
          </w:p>
        </w:tc>
        <w:tc>
          <w:tcPr>
            <w:tcW w:w="960" w:type="dxa"/>
            <w:noWrap/>
            <w:hideMark/>
          </w:tcPr>
          <w:p w14:paraId="29AD840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807</w:t>
            </w:r>
          </w:p>
        </w:tc>
      </w:tr>
      <w:tr w:rsidR="00E67558" w:rsidRPr="00E67558" w14:paraId="676392E3" w14:textId="77777777" w:rsidTr="00E67558">
        <w:trPr>
          <w:trHeight w:val="300"/>
        </w:trPr>
        <w:tc>
          <w:tcPr>
            <w:tcW w:w="1059" w:type="dxa"/>
            <w:noWrap/>
            <w:hideMark/>
          </w:tcPr>
          <w:p w14:paraId="3FC2E2A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C</w:t>
            </w:r>
          </w:p>
        </w:tc>
        <w:tc>
          <w:tcPr>
            <w:tcW w:w="960" w:type="dxa"/>
            <w:noWrap/>
            <w:hideMark/>
          </w:tcPr>
          <w:p w14:paraId="327D7A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7</w:t>
            </w:r>
          </w:p>
        </w:tc>
        <w:tc>
          <w:tcPr>
            <w:tcW w:w="960" w:type="dxa"/>
            <w:noWrap/>
            <w:hideMark/>
          </w:tcPr>
          <w:p w14:paraId="12C1480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58</w:t>
            </w:r>
          </w:p>
        </w:tc>
        <w:tc>
          <w:tcPr>
            <w:tcW w:w="960" w:type="dxa"/>
            <w:noWrap/>
            <w:hideMark/>
          </w:tcPr>
          <w:p w14:paraId="1BF50A9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5</w:t>
            </w:r>
          </w:p>
        </w:tc>
        <w:tc>
          <w:tcPr>
            <w:tcW w:w="960" w:type="dxa"/>
            <w:noWrap/>
            <w:hideMark/>
          </w:tcPr>
          <w:p w14:paraId="22A2FDD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8</w:t>
            </w:r>
          </w:p>
        </w:tc>
        <w:tc>
          <w:tcPr>
            <w:tcW w:w="960" w:type="dxa"/>
            <w:noWrap/>
            <w:hideMark/>
          </w:tcPr>
          <w:p w14:paraId="61F2196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8.288</w:t>
            </w:r>
          </w:p>
        </w:tc>
        <w:tc>
          <w:tcPr>
            <w:tcW w:w="960" w:type="dxa"/>
            <w:noWrap/>
            <w:hideMark/>
          </w:tcPr>
          <w:p w14:paraId="1FC5192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7</w:t>
            </w:r>
          </w:p>
        </w:tc>
      </w:tr>
      <w:tr w:rsidR="00E67558" w:rsidRPr="00E67558" w14:paraId="3CF8A263" w14:textId="77777777" w:rsidTr="00E67558">
        <w:trPr>
          <w:trHeight w:val="300"/>
        </w:trPr>
        <w:tc>
          <w:tcPr>
            <w:tcW w:w="1059" w:type="dxa"/>
            <w:noWrap/>
            <w:hideMark/>
          </w:tcPr>
          <w:p w14:paraId="7206E980"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KM</w:t>
            </w:r>
          </w:p>
        </w:tc>
        <w:tc>
          <w:tcPr>
            <w:tcW w:w="960" w:type="dxa"/>
            <w:noWrap/>
            <w:hideMark/>
          </w:tcPr>
          <w:p w14:paraId="0E38C7F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9</w:t>
            </w:r>
          </w:p>
        </w:tc>
        <w:tc>
          <w:tcPr>
            <w:tcW w:w="960" w:type="dxa"/>
            <w:noWrap/>
            <w:hideMark/>
          </w:tcPr>
          <w:p w14:paraId="335B268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9</w:t>
            </w:r>
          </w:p>
        </w:tc>
        <w:tc>
          <w:tcPr>
            <w:tcW w:w="960" w:type="dxa"/>
            <w:noWrap/>
            <w:hideMark/>
          </w:tcPr>
          <w:p w14:paraId="4AE1781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78</w:t>
            </w:r>
          </w:p>
        </w:tc>
        <w:tc>
          <w:tcPr>
            <w:tcW w:w="960" w:type="dxa"/>
            <w:noWrap/>
            <w:hideMark/>
          </w:tcPr>
          <w:p w14:paraId="46C9A21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4</w:t>
            </w:r>
          </w:p>
        </w:tc>
        <w:tc>
          <w:tcPr>
            <w:tcW w:w="960" w:type="dxa"/>
            <w:noWrap/>
            <w:hideMark/>
          </w:tcPr>
          <w:p w14:paraId="405B1C2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897.834</w:t>
            </w:r>
          </w:p>
        </w:tc>
        <w:tc>
          <w:tcPr>
            <w:tcW w:w="960" w:type="dxa"/>
            <w:noWrap/>
            <w:hideMark/>
          </w:tcPr>
          <w:p w14:paraId="0252C91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604</w:t>
            </w:r>
          </w:p>
        </w:tc>
      </w:tr>
      <w:tr w:rsidR="00E67558" w:rsidRPr="00E67558" w14:paraId="7F061DE5" w14:textId="77777777" w:rsidTr="00E67558">
        <w:trPr>
          <w:trHeight w:val="300"/>
        </w:trPr>
        <w:tc>
          <w:tcPr>
            <w:tcW w:w="1059" w:type="dxa"/>
            <w:noWrap/>
            <w:hideMark/>
          </w:tcPr>
          <w:p w14:paraId="297A8A8F"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eepECT</w:t>
            </w:r>
            <w:proofErr w:type="spellEnd"/>
          </w:p>
        </w:tc>
        <w:tc>
          <w:tcPr>
            <w:tcW w:w="960" w:type="dxa"/>
            <w:noWrap/>
            <w:hideMark/>
          </w:tcPr>
          <w:p w14:paraId="5D224B3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9</w:t>
            </w:r>
          </w:p>
        </w:tc>
        <w:tc>
          <w:tcPr>
            <w:tcW w:w="960" w:type="dxa"/>
            <w:noWrap/>
            <w:hideMark/>
          </w:tcPr>
          <w:p w14:paraId="07AC70D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2</w:t>
            </w:r>
          </w:p>
        </w:tc>
        <w:tc>
          <w:tcPr>
            <w:tcW w:w="960" w:type="dxa"/>
            <w:noWrap/>
            <w:hideMark/>
          </w:tcPr>
          <w:p w14:paraId="7D70FB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07</w:t>
            </w:r>
          </w:p>
        </w:tc>
        <w:tc>
          <w:tcPr>
            <w:tcW w:w="960" w:type="dxa"/>
            <w:noWrap/>
            <w:hideMark/>
          </w:tcPr>
          <w:p w14:paraId="725D49D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8</w:t>
            </w:r>
          </w:p>
        </w:tc>
        <w:tc>
          <w:tcPr>
            <w:tcW w:w="960" w:type="dxa"/>
            <w:noWrap/>
            <w:hideMark/>
          </w:tcPr>
          <w:p w14:paraId="7FE5B40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617.227</w:t>
            </w:r>
          </w:p>
        </w:tc>
        <w:tc>
          <w:tcPr>
            <w:tcW w:w="960" w:type="dxa"/>
            <w:noWrap/>
            <w:hideMark/>
          </w:tcPr>
          <w:p w14:paraId="2A399B4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258</w:t>
            </w:r>
          </w:p>
        </w:tc>
      </w:tr>
      <w:tr w:rsidR="00E67558" w:rsidRPr="00E67558" w14:paraId="58385614" w14:textId="77777777" w:rsidTr="00E67558">
        <w:trPr>
          <w:trHeight w:val="300"/>
        </w:trPr>
        <w:tc>
          <w:tcPr>
            <w:tcW w:w="1059" w:type="dxa"/>
            <w:noWrap/>
            <w:hideMark/>
          </w:tcPr>
          <w:p w14:paraId="28B5E21D"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ipDECK</w:t>
            </w:r>
            <w:proofErr w:type="spellEnd"/>
          </w:p>
        </w:tc>
        <w:tc>
          <w:tcPr>
            <w:tcW w:w="960" w:type="dxa"/>
            <w:noWrap/>
            <w:hideMark/>
          </w:tcPr>
          <w:p w14:paraId="64B0393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713</w:t>
            </w:r>
          </w:p>
        </w:tc>
        <w:tc>
          <w:tcPr>
            <w:tcW w:w="960" w:type="dxa"/>
            <w:noWrap/>
            <w:hideMark/>
          </w:tcPr>
          <w:p w14:paraId="578EF1A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5</w:t>
            </w:r>
          </w:p>
        </w:tc>
        <w:tc>
          <w:tcPr>
            <w:tcW w:w="960" w:type="dxa"/>
            <w:noWrap/>
            <w:hideMark/>
          </w:tcPr>
          <w:p w14:paraId="21D9803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9</w:t>
            </w:r>
          </w:p>
        </w:tc>
        <w:tc>
          <w:tcPr>
            <w:tcW w:w="960" w:type="dxa"/>
            <w:noWrap/>
            <w:hideMark/>
          </w:tcPr>
          <w:p w14:paraId="3019859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31</w:t>
            </w:r>
          </w:p>
        </w:tc>
        <w:tc>
          <w:tcPr>
            <w:tcW w:w="960" w:type="dxa"/>
            <w:noWrap/>
            <w:hideMark/>
          </w:tcPr>
          <w:p w14:paraId="5E25EA9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2205.745</w:t>
            </w:r>
          </w:p>
        </w:tc>
        <w:tc>
          <w:tcPr>
            <w:tcW w:w="960" w:type="dxa"/>
            <w:noWrap/>
            <w:hideMark/>
          </w:tcPr>
          <w:p w14:paraId="6FA641D4"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1.041</w:t>
            </w:r>
          </w:p>
        </w:tc>
      </w:tr>
      <w:tr w:rsidR="00E67558" w:rsidRPr="00E67558" w14:paraId="4A1E0B51" w14:textId="77777777" w:rsidTr="00E67558">
        <w:trPr>
          <w:trHeight w:val="300"/>
        </w:trPr>
        <w:tc>
          <w:tcPr>
            <w:tcW w:w="1059" w:type="dxa"/>
            <w:noWrap/>
            <w:hideMark/>
          </w:tcPr>
          <w:p w14:paraId="044B250C"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ipEncoder</w:t>
            </w:r>
            <w:proofErr w:type="spellEnd"/>
          </w:p>
        </w:tc>
        <w:tc>
          <w:tcPr>
            <w:tcW w:w="960" w:type="dxa"/>
            <w:noWrap/>
            <w:hideMark/>
          </w:tcPr>
          <w:p w14:paraId="51D8E06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9</w:t>
            </w:r>
          </w:p>
        </w:tc>
        <w:tc>
          <w:tcPr>
            <w:tcW w:w="960" w:type="dxa"/>
            <w:noWrap/>
            <w:hideMark/>
          </w:tcPr>
          <w:p w14:paraId="08268F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2</w:t>
            </w:r>
          </w:p>
        </w:tc>
        <w:tc>
          <w:tcPr>
            <w:tcW w:w="960" w:type="dxa"/>
            <w:noWrap/>
            <w:hideMark/>
          </w:tcPr>
          <w:p w14:paraId="4A650CD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64</w:t>
            </w:r>
          </w:p>
        </w:tc>
        <w:tc>
          <w:tcPr>
            <w:tcW w:w="960" w:type="dxa"/>
            <w:noWrap/>
            <w:hideMark/>
          </w:tcPr>
          <w:p w14:paraId="21AA836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28</w:t>
            </w:r>
          </w:p>
        </w:tc>
        <w:tc>
          <w:tcPr>
            <w:tcW w:w="960" w:type="dxa"/>
            <w:noWrap/>
            <w:hideMark/>
          </w:tcPr>
          <w:p w14:paraId="257EC99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85.59</w:t>
            </w:r>
          </w:p>
        </w:tc>
        <w:tc>
          <w:tcPr>
            <w:tcW w:w="960" w:type="dxa"/>
            <w:noWrap/>
            <w:hideMark/>
          </w:tcPr>
          <w:p w14:paraId="0C08D69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w:t>
            </w:r>
          </w:p>
        </w:tc>
      </w:tr>
      <w:tr w:rsidR="00E67558" w:rsidRPr="00E67558" w14:paraId="7A32E623" w14:textId="77777777" w:rsidTr="00E67558">
        <w:trPr>
          <w:trHeight w:val="300"/>
        </w:trPr>
        <w:tc>
          <w:tcPr>
            <w:tcW w:w="1059" w:type="dxa"/>
            <w:noWrap/>
            <w:hideMark/>
          </w:tcPr>
          <w:p w14:paraId="7DA50AC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DEC</w:t>
            </w:r>
          </w:p>
        </w:tc>
        <w:tc>
          <w:tcPr>
            <w:tcW w:w="960" w:type="dxa"/>
            <w:noWrap/>
            <w:hideMark/>
          </w:tcPr>
          <w:p w14:paraId="3F9C3549"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w:t>
            </w:r>
          </w:p>
        </w:tc>
        <w:tc>
          <w:tcPr>
            <w:tcW w:w="960" w:type="dxa"/>
            <w:noWrap/>
            <w:hideMark/>
          </w:tcPr>
          <w:p w14:paraId="66B511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w:t>
            </w:r>
          </w:p>
        </w:tc>
        <w:tc>
          <w:tcPr>
            <w:tcW w:w="960" w:type="dxa"/>
            <w:noWrap/>
            <w:hideMark/>
          </w:tcPr>
          <w:p w14:paraId="4B5C104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6</w:t>
            </w:r>
          </w:p>
        </w:tc>
        <w:tc>
          <w:tcPr>
            <w:tcW w:w="960" w:type="dxa"/>
            <w:noWrap/>
            <w:hideMark/>
          </w:tcPr>
          <w:p w14:paraId="25E8D3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9</w:t>
            </w:r>
          </w:p>
        </w:tc>
        <w:tc>
          <w:tcPr>
            <w:tcW w:w="960" w:type="dxa"/>
            <w:noWrap/>
            <w:hideMark/>
          </w:tcPr>
          <w:p w14:paraId="701223C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3.786</w:t>
            </w:r>
          </w:p>
        </w:tc>
        <w:tc>
          <w:tcPr>
            <w:tcW w:w="960" w:type="dxa"/>
            <w:noWrap/>
            <w:hideMark/>
          </w:tcPr>
          <w:p w14:paraId="02F488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2</w:t>
            </w:r>
          </w:p>
        </w:tc>
      </w:tr>
      <w:tr w:rsidR="00E67558" w:rsidRPr="00E67558" w14:paraId="12C70943" w14:textId="77777777" w:rsidTr="00E67558">
        <w:trPr>
          <w:trHeight w:val="300"/>
        </w:trPr>
        <w:tc>
          <w:tcPr>
            <w:tcW w:w="1059" w:type="dxa"/>
            <w:noWrap/>
            <w:hideMark/>
          </w:tcPr>
          <w:p w14:paraId="0DB3CFD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N2D</w:t>
            </w:r>
          </w:p>
        </w:tc>
        <w:tc>
          <w:tcPr>
            <w:tcW w:w="960" w:type="dxa"/>
            <w:noWrap/>
            <w:hideMark/>
          </w:tcPr>
          <w:p w14:paraId="4639571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w:t>
            </w:r>
          </w:p>
        </w:tc>
        <w:tc>
          <w:tcPr>
            <w:tcW w:w="960" w:type="dxa"/>
            <w:noWrap/>
            <w:hideMark/>
          </w:tcPr>
          <w:p w14:paraId="20CE6A4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43</w:t>
            </w:r>
          </w:p>
        </w:tc>
        <w:tc>
          <w:tcPr>
            <w:tcW w:w="960" w:type="dxa"/>
            <w:noWrap/>
            <w:hideMark/>
          </w:tcPr>
          <w:p w14:paraId="29D0726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52</w:t>
            </w:r>
          </w:p>
        </w:tc>
        <w:tc>
          <w:tcPr>
            <w:tcW w:w="960" w:type="dxa"/>
            <w:noWrap/>
            <w:hideMark/>
          </w:tcPr>
          <w:p w14:paraId="3CC2756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77</w:t>
            </w:r>
          </w:p>
        </w:tc>
        <w:tc>
          <w:tcPr>
            <w:tcW w:w="960" w:type="dxa"/>
            <w:noWrap/>
            <w:hideMark/>
          </w:tcPr>
          <w:p w14:paraId="0B1E8D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976.677</w:t>
            </w:r>
          </w:p>
        </w:tc>
        <w:tc>
          <w:tcPr>
            <w:tcW w:w="960" w:type="dxa"/>
            <w:noWrap/>
            <w:hideMark/>
          </w:tcPr>
          <w:p w14:paraId="2E29C06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77</w:t>
            </w:r>
          </w:p>
        </w:tc>
      </w:tr>
      <w:tr w:rsidR="00E67558" w:rsidRPr="00E67558" w14:paraId="2ED20223" w14:textId="77777777" w:rsidTr="00E67558">
        <w:trPr>
          <w:trHeight w:val="300"/>
        </w:trPr>
        <w:tc>
          <w:tcPr>
            <w:tcW w:w="1059" w:type="dxa"/>
            <w:noWrap/>
            <w:hideMark/>
          </w:tcPr>
          <w:p w14:paraId="78BAFAA5"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VaDE</w:t>
            </w:r>
            <w:proofErr w:type="spellEnd"/>
          </w:p>
        </w:tc>
        <w:tc>
          <w:tcPr>
            <w:tcW w:w="960" w:type="dxa"/>
            <w:noWrap/>
            <w:hideMark/>
          </w:tcPr>
          <w:p w14:paraId="382E8BB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653</w:t>
            </w:r>
          </w:p>
        </w:tc>
        <w:tc>
          <w:tcPr>
            <w:tcW w:w="960" w:type="dxa"/>
            <w:noWrap/>
            <w:hideMark/>
          </w:tcPr>
          <w:p w14:paraId="6CB1F9F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4</w:t>
            </w:r>
          </w:p>
        </w:tc>
        <w:tc>
          <w:tcPr>
            <w:tcW w:w="960" w:type="dxa"/>
            <w:noWrap/>
            <w:hideMark/>
          </w:tcPr>
          <w:p w14:paraId="02CF4B7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4</w:t>
            </w:r>
          </w:p>
        </w:tc>
        <w:tc>
          <w:tcPr>
            <w:tcW w:w="960" w:type="dxa"/>
            <w:noWrap/>
            <w:hideMark/>
          </w:tcPr>
          <w:p w14:paraId="658E68F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235EDFE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40.658</w:t>
            </w:r>
          </w:p>
        </w:tc>
        <w:tc>
          <w:tcPr>
            <w:tcW w:w="960" w:type="dxa"/>
            <w:noWrap/>
            <w:hideMark/>
          </w:tcPr>
          <w:p w14:paraId="09C03C3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62</w:t>
            </w:r>
          </w:p>
        </w:tc>
      </w:tr>
    </w:tbl>
    <w:p w14:paraId="56DE864C" w14:textId="77777777" w:rsidR="00454A0B" w:rsidRDefault="00454A0B" w:rsidP="005941FF">
      <w:pPr>
        <w:rPr>
          <w:rFonts w:eastAsiaTheme="majorEastAsia"/>
        </w:rPr>
      </w:pPr>
    </w:p>
    <w:p w14:paraId="438D4B1C" w14:textId="59110E3D" w:rsidR="004952E0" w:rsidRDefault="004952E0" w:rsidP="005941FF">
      <w:pPr>
        <w:rPr>
          <w:rFonts w:eastAsiaTheme="majorEastAsia"/>
        </w:rPr>
      </w:pPr>
      <w:r>
        <w:rPr>
          <w:rFonts w:eastAsiaTheme="majorEastAsia"/>
          <w:noProof/>
        </w:rPr>
        <w:lastRenderedPageBreak/>
        <w:drawing>
          <wp:inline distT="0" distB="0" distL="0" distR="0" wp14:anchorId="1D6F7A4A" wp14:editId="7309C680">
            <wp:extent cx="5939790" cy="7468870"/>
            <wp:effectExtent l="0" t="0" r="3810" b="0"/>
            <wp:docPr id="1329431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77FF8BBF" w14:textId="6AC13EF8" w:rsidR="005941FF" w:rsidRDefault="005941FF" w:rsidP="005941FF">
      <w:pPr>
        <w:rPr>
          <w:rFonts w:eastAsiaTheme="majorEastAsia"/>
        </w:rPr>
      </w:pPr>
      <w:r>
        <w:rPr>
          <w:rFonts w:eastAsiaTheme="majorEastAsia"/>
        </w:rPr>
        <w:t xml:space="preserve">Figure </w:t>
      </w:r>
      <w:r w:rsidR="00AB2ABF">
        <w:rPr>
          <w:rFonts w:eastAsiaTheme="majorEastAsia"/>
        </w:rPr>
        <w:t>5</w:t>
      </w:r>
      <w:r>
        <w:rPr>
          <w:rFonts w:eastAsiaTheme="majorEastAsia"/>
        </w:rPr>
        <w:t xml:space="preserve"> – </w:t>
      </w:r>
      <w:r>
        <w:t xml:space="preserve">Deep clustering methods on the c28 real dataset. Colors represent the clustering </w:t>
      </w:r>
      <w:proofErr w:type="gramStart"/>
      <w:r>
        <w:t>labels</w:t>
      </w:r>
      <w:proofErr w:type="gramEnd"/>
      <w:r>
        <w:t xml:space="preserve"> and the ‘X’ maker represent the intracellular activity such that the amount of separability offered is easily observable.</w:t>
      </w:r>
    </w:p>
    <w:p w14:paraId="0309F32E" w14:textId="0E03EDD1" w:rsidR="00454A0B" w:rsidRDefault="004952E0" w:rsidP="005941FF">
      <w:pPr>
        <w:rPr>
          <w:rFonts w:eastAsiaTheme="majorEastAsia"/>
        </w:rPr>
      </w:pPr>
      <w:r>
        <w:rPr>
          <w:rFonts w:eastAsiaTheme="majorEastAsia"/>
          <w:noProof/>
        </w:rPr>
        <w:lastRenderedPageBreak/>
        <w:drawing>
          <wp:inline distT="0" distB="0" distL="0" distR="0" wp14:anchorId="6C155E3B" wp14:editId="4F586ABE">
            <wp:extent cx="5939790" cy="7468870"/>
            <wp:effectExtent l="0" t="0" r="3810" b="0"/>
            <wp:docPr id="1461814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1987B371" w14:textId="2B275B24" w:rsidR="005941FF" w:rsidRPr="00266FB2" w:rsidRDefault="005941FF" w:rsidP="005941FF">
      <w:pPr>
        <w:rPr>
          <w:rFonts w:eastAsiaTheme="majorEastAsia"/>
        </w:rPr>
      </w:pPr>
      <w:r>
        <w:rPr>
          <w:rFonts w:eastAsiaTheme="majorEastAsia"/>
        </w:rPr>
        <w:t xml:space="preserve">Figure </w:t>
      </w:r>
      <w:r w:rsidR="00AB2ABF">
        <w:rPr>
          <w:rFonts w:eastAsiaTheme="majorEastAsia"/>
        </w:rPr>
        <w:t>6</w:t>
      </w:r>
      <w:r>
        <w:rPr>
          <w:rFonts w:eastAsiaTheme="majorEastAsia"/>
        </w:rPr>
        <w:t xml:space="preserve"> – </w:t>
      </w:r>
      <w:r>
        <w:t xml:space="preserve">Deep clustering methods on the 37 real dataset. Colors represent the clustering </w:t>
      </w:r>
      <w:proofErr w:type="gramStart"/>
      <w:r>
        <w:t>labels</w:t>
      </w:r>
      <w:proofErr w:type="gramEnd"/>
      <w:r>
        <w:t xml:space="preserve"> and the ‘X’ maker represent the intracellular activity such that the amount of separability offered is easily observable.</w:t>
      </w:r>
    </w:p>
    <w:p w14:paraId="55130B6D" w14:textId="77777777" w:rsidR="005941FF" w:rsidRPr="00594932" w:rsidRDefault="005941FF" w:rsidP="00594932">
      <w:pPr>
        <w:tabs>
          <w:tab w:val="left" w:pos="216"/>
        </w:tabs>
        <w:spacing w:after="0"/>
        <w:rPr>
          <w:rFonts w:eastAsia="Palatino Linotype"/>
        </w:rPr>
      </w:pPr>
    </w:p>
    <w:p w14:paraId="7036DE65" w14:textId="49C584A2" w:rsidR="00FF30DF" w:rsidRPr="00823579" w:rsidRDefault="00BC6A9A" w:rsidP="00FF30DF">
      <w:pPr>
        <w:pStyle w:val="Heading1"/>
        <w:rPr>
          <w:rFonts w:cs="Times New Roman"/>
        </w:rPr>
      </w:pPr>
      <w:r>
        <w:rPr>
          <w:rFonts w:cs="Times New Roman"/>
        </w:rPr>
        <w:t>Conclusions</w:t>
      </w:r>
    </w:p>
    <w:p w14:paraId="5C27DA50" w14:textId="4CA4EE0C" w:rsidR="007B24C6" w:rsidRDefault="007B24C6" w:rsidP="00FF30DF">
      <w:r>
        <w:t xml:space="preserve">Our study </w:t>
      </w:r>
      <w:r w:rsidRPr="007B24C6">
        <w:t>presents a comprehensive evaluation of deep clustering algorithms for spike sorting, comparing their performance against traditional feature extraction methods combined with K-Means</w:t>
      </w:r>
      <w:r>
        <w:t xml:space="preserve"> from the perspective of six performance metrics on 95 </w:t>
      </w:r>
      <w:r w:rsidR="006B6FA7">
        <w:t xml:space="preserve">synthetic </w:t>
      </w:r>
      <w:r>
        <w:t>datasets</w:t>
      </w:r>
      <w:r w:rsidR="006B6FA7">
        <w:t xml:space="preserve"> and 2 real datasets</w:t>
      </w:r>
      <w:r w:rsidRPr="007B24C6">
        <w:t xml:space="preserve">. Our </w:t>
      </w:r>
      <w:r w:rsidR="004048C3">
        <w:t>analysis of performance</w:t>
      </w:r>
      <w:r w:rsidRPr="007B24C6">
        <w:t xml:space="preserve"> </w:t>
      </w:r>
      <w:r w:rsidR="004048C3">
        <w:t xml:space="preserve">on synthetic datasets </w:t>
      </w:r>
      <w:r w:rsidR="006039BE" w:rsidRPr="007B24C6">
        <w:t>demonstrates</w:t>
      </w:r>
      <w:r w:rsidRPr="007B24C6">
        <w:t xml:space="preserve"> that certain deep clustering approaches, particularly </w:t>
      </w:r>
      <w:proofErr w:type="spellStart"/>
      <w:r w:rsidRPr="007B24C6">
        <w:t>ACeDeC</w:t>
      </w:r>
      <w:proofErr w:type="spellEnd"/>
      <w:r w:rsidRPr="007B24C6">
        <w:t xml:space="preserve">, DDC, </w:t>
      </w:r>
      <w:r>
        <w:t xml:space="preserve">DEC, IDEC </w:t>
      </w:r>
      <w:r w:rsidRPr="007B24C6">
        <w:t>and</w:t>
      </w:r>
      <w:r>
        <w:t xml:space="preserve"> </w:t>
      </w:r>
      <w:proofErr w:type="spellStart"/>
      <w:r>
        <w:t>VaDE</w:t>
      </w:r>
      <w:proofErr w:type="spellEnd"/>
      <w:r w:rsidRPr="007B24C6">
        <w:t xml:space="preserve">, provide significant improvements over traditional methods, especially </w:t>
      </w:r>
      <w:r w:rsidR="004635B5">
        <w:t>when the number of clusters and</w:t>
      </w:r>
      <w:r w:rsidRPr="007B24C6">
        <w:t xml:space="preserve"> dataset complexity increases.</w:t>
      </w:r>
      <w:r w:rsidR="004048C3">
        <w:t xml:space="preserve"> While the real dataset performance indicates that out of these methods DDC and </w:t>
      </w:r>
      <w:proofErr w:type="spellStart"/>
      <w:r w:rsidR="004048C3">
        <w:t>VaDE</w:t>
      </w:r>
      <w:proofErr w:type="spellEnd"/>
      <w:r w:rsidR="004048C3">
        <w:t xml:space="preserve"> can offer a high performance regardless of data. </w:t>
      </w:r>
    </w:p>
    <w:p w14:paraId="1DC07EA4" w14:textId="495C3E1C" w:rsidR="00601801" w:rsidRDefault="00601801" w:rsidP="00FF30DF">
      <w:proofErr w:type="spellStart"/>
      <w:r w:rsidRPr="00B90759">
        <w:t>VaDE's</w:t>
      </w:r>
      <w:proofErr w:type="spellEnd"/>
      <w:r w:rsidRPr="00B90759">
        <w:t xml:space="preserve"> strong performance </w:t>
      </w:r>
      <w:r>
        <w:t xml:space="preserve">across datasets </w:t>
      </w:r>
      <w:r w:rsidRPr="00B90759">
        <w:t xml:space="preserve">highlights the effectiveness of generative approaches for spike sorting, suggesting that modeling the underlying distribution of spike data contributes significantly to </w:t>
      </w:r>
      <w:r>
        <w:t>clustering and thus,</w:t>
      </w:r>
      <w:r w:rsidRPr="00B90759">
        <w:t xml:space="preserve"> neuron identification. DDC's </w:t>
      </w:r>
      <w:r>
        <w:t xml:space="preserve">simpler </w:t>
      </w:r>
      <w:r w:rsidRPr="00B90759">
        <w:t>density-based approach demonstrates the importance of accounting for varying cluster densities and shapes in neuronal recordings.</w:t>
      </w:r>
      <w:r>
        <w:t xml:space="preserve"> The dual optimization of DEC and IDEC by combining the reconstruction loss with a clustering-specific loss in the autoencoder highlights their ability to </w:t>
      </w:r>
      <w:r w:rsidRPr="00450C62">
        <w:t>simultaneously learn effective data representations and perform clustering</w:t>
      </w:r>
      <w:r w:rsidR="00E61BF1">
        <w:t xml:space="preserve"> when handling </w:t>
      </w:r>
      <w:proofErr w:type="spellStart"/>
      <w:r w:rsidR="00E61BF1">
        <w:t>synthethic</w:t>
      </w:r>
      <w:proofErr w:type="spellEnd"/>
      <w:r w:rsidR="00E61BF1">
        <w:t xml:space="preserve"> datasets</w:t>
      </w:r>
      <w:r>
        <w:t xml:space="preserve">, however their performance remains lacking when tackling real datasets. </w:t>
      </w:r>
      <w:r w:rsidRPr="00096972">
        <w:t xml:space="preserve">Our analysis also revealed that not all deep clustering methods are equally suitable for spike sorting. </w:t>
      </w:r>
      <w:r>
        <w:t>Specifically,</w:t>
      </w:r>
      <w:r w:rsidRPr="00096972">
        <w:t xml:space="preserve"> AEC and </w:t>
      </w:r>
      <w:proofErr w:type="spellStart"/>
      <w:r w:rsidRPr="00096972">
        <w:t>DeepECT</w:t>
      </w:r>
      <w:proofErr w:type="spellEnd"/>
      <w:r w:rsidRPr="00096972">
        <w:t xml:space="preserve"> consistently underperformed, even compared to </w:t>
      </w:r>
      <w:r>
        <w:t xml:space="preserve">the </w:t>
      </w:r>
      <w:r w:rsidRPr="00096972">
        <w:t>simple</w:t>
      </w:r>
      <w:r>
        <w:t>st</w:t>
      </w:r>
      <w:r w:rsidRPr="00096972">
        <w:t xml:space="preserve"> traditional approach </w:t>
      </w:r>
      <w:r>
        <w:t>of combining</w:t>
      </w:r>
      <w:r w:rsidRPr="00096972">
        <w:t xml:space="preserve"> PCA with K-Means.</w:t>
      </w:r>
      <w:r>
        <w:t xml:space="preserve"> </w:t>
      </w:r>
      <w:r w:rsidR="00041F24">
        <w:t xml:space="preserve">DCN’s approach of creating K-Means friendly spaces </w:t>
      </w:r>
      <w:r w:rsidR="005E12FC">
        <w:t xml:space="preserve">and </w:t>
      </w:r>
      <w:proofErr w:type="spellStart"/>
      <w:r w:rsidR="005E12FC">
        <w:t>DipDECK’s</w:t>
      </w:r>
      <w:proofErr w:type="spellEnd"/>
      <w:r w:rsidR="005E12FC">
        <w:t xml:space="preserve"> approach based on Hartigan’s Dip test </w:t>
      </w:r>
      <w:r w:rsidR="00041F24">
        <w:t>appear to be more suitable for real datasets than synthetic datasets.</w:t>
      </w:r>
      <w:r w:rsidR="005E12FC">
        <w:t xml:space="preserve"> </w:t>
      </w:r>
      <w:proofErr w:type="spellStart"/>
      <w:r w:rsidRPr="00450C62">
        <w:t>Isomap's</w:t>
      </w:r>
      <w:proofErr w:type="spellEnd"/>
      <w:r w:rsidRPr="00450C62">
        <w:t xml:space="preserve"> competitive performance</w:t>
      </w:r>
      <w:r w:rsidR="005E12FC">
        <w:t xml:space="preserve"> on synthetic datasets and one of the real datasets</w:t>
      </w:r>
      <w:r w:rsidRPr="00450C62">
        <w:t xml:space="preserve"> suggests that future developments in spike sorting could benefit from further exploration of manifold learning approaches.</w:t>
      </w:r>
    </w:p>
    <w:p w14:paraId="0AC84A9D" w14:textId="79638AC8" w:rsidR="00325650" w:rsidRDefault="00325650" w:rsidP="00FF30DF">
      <w:r w:rsidRPr="00325650">
        <w:t xml:space="preserve">The superior performance of </w:t>
      </w:r>
      <w:r>
        <w:t>deep clustering approaches</w:t>
      </w:r>
      <w:r w:rsidRPr="00325650">
        <w:t xml:space="preserve"> can be attributed to their ability to learn non-linear representations</w:t>
      </w:r>
      <w:r>
        <w:t xml:space="preserve"> (through autoencoders architectures in most approaches)</w:t>
      </w:r>
      <w:r w:rsidRPr="00325650">
        <w:t xml:space="preserve"> that better capture the complex structure of spike data while simultaneously optimizing clustering objective</w:t>
      </w:r>
      <w:r w:rsidR="00B7523C">
        <w:t xml:space="preserve">. This dual optimization enables them to create feature spaces tailored for clustering which combines the feature extraction and clustering steps of spike sorting into one. Moreover, in the traditional spike sorting pipeline, because these two steps are separated, there is no guarantee that the feature extraction step provided an adequate clustering space. This again is solved through the deep clustering approach. </w:t>
      </w:r>
    </w:p>
    <w:p w14:paraId="5EF9B617" w14:textId="4E0F36BA" w:rsidR="00F76898" w:rsidRDefault="00A86BE9" w:rsidP="00FF30DF">
      <w:r>
        <w:t>O</w:t>
      </w:r>
      <w:r w:rsidR="001E68AE">
        <w:t xml:space="preserve">ur study </w:t>
      </w:r>
      <w:proofErr w:type="spellStart"/>
      <w:proofErr w:type="gramStart"/>
      <w:r>
        <w:t>analyse</w:t>
      </w:r>
      <w:proofErr w:type="spellEnd"/>
      <w:proofErr w:type="gramEnd"/>
      <w:r w:rsidR="001E68AE">
        <w:t xml:space="preserve"> </w:t>
      </w:r>
      <w:r w:rsidR="00C1271B">
        <w:t xml:space="preserve">whether </w:t>
      </w:r>
      <w:r w:rsidR="001E68AE">
        <w:t xml:space="preserve">deep clustering approaches </w:t>
      </w:r>
      <w:r w:rsidR="00C1271B">
        <w:t>could be</w:t>
      </w:r>
      <w:r w:rsidR="001E68AE">
        <w:t xml:space="preserve"> a </w:t>
      </w:r>
      <w:r>
        <w:t xml:space="preserve">potential </w:t>
      </w:r>
      <w:r w:rsidR="001E68AE">
        <w:t>substitute for both feature extraction and clustering in traditional spike sorting pipelines</w:t>
      </w:r>
      <w:r w:rsidR="00770C01">
        <w:t>.</w:t>
      </w:r>
      <w:r w:rsidR="004A7558">
        <w:t xml:space="preserve"> Nevertheless, limitations should be addressed in future work. Due to the computational resources required by deep clustering approaches, for real-time spike sorting optimizations or specialized hardware may be required. As recording hardware advances, the dataset sizes </w:t>
      </w:r>
      <w:r w:rsidR="006039BE">
        <w:t>increase</w:t>
      </w:r>
      <w:r w:rsidR="004A7558">
        <w:t xml:space="preserve">. Future work could evaluate the scalability of these methods. The datasets used incorporated realistic noise levels and </w:t>
      </w:r>
      <w:r w:rsidR="006039BE">
        <w:t>scenarios;</w:t>
      </w:r>
      <w:r w:rsidR="004A7558">
        <w:t xml:space="preserve"> however, </w:t>
      </w:r>
      <w:r w:rsidR="004A7558">
        <w:lastRenderedPageBreak/>
        <w:t xml:space="preserve">investigation could be conducted into the robustness of deep clustering methods against various noise types introduced into the neural signals and identification of drowned spikes. </w:t>
      </w:r>
    </w:p>
    <w:p w14:paraId="45A34E2D" w14:textId="256BE387" w:rsidR="00C70412" w:rsidRDefault="00C70412" w:rsidP="00FF30DF">
      <w:r w:rsidRPr="00C70412">
        <w:t>In conclusion, our findings suggest that deep clustering algorithms, particularly,</w:t>
      </w:r>
      <w:r w:rsidR="00CA6F03">
        <w:t xml:space="preserve"> </w:t>
      </w:r>
      <w:r w:rsidRPr="00C70412">
        <w:t>DDC</w:t>
      </w:r>
      <w:r w:rsidR="00CA6F03">
        <w:t xml:space="preserve"> </w:t>
      </w:r>
      <w:r w:rsidRPr="00C70412">
        <w:t>and</w:t>
      </w:r>
      <w:r>
        <w:t xml:space="preserve"> </w:t>
      </w:r>
      <w:proofErr w:type="spellStart"/>
      <w:r>
        <w:t>VaDE</w:t>
      </w:r>
      <w:proofErr w:type="spellEnd"/>
      <w:r w:rsidRPr="00C70412">
        <w:t xml:space="preserve">, represent promising approaches for spike sorting that can overcome limitations of traditional methods. Their ability to jointly optimize feature extraction and clustering objectives makes them well-suited for the complex task of identifying individual neuronal activity in extracellular recordings. </w:t>
      </w:r>
      <w:r w:rsidR="005A0D1D">
        <w:t>Due to the advancement of recording hardware</w:t>
      </w:r>
      <w:r w:rsidRPr="00C70412">
        <w:t>, enabling the simultaneous recording of thousands of neurons, such advanced clustering approaches will become increasingly important for accurate spike sorting and subsequent neuroscientific discoveries.</w:t>
      </w:r>
    </w:p>
    <w:p w14:paraId="3C1EE67B" w14:textId="77777777" w:rsidR="00C14180" w:rsidRDefault="00C14180" w:rsidP="00C14180">
      <w:pPr>
        <w:pStyle w:val="Heading1"/>
        <w:numPr>
          <w:ilvl w:val="0"/>
          <w:numId w:val="0"/>
        </w:numPr>
        <w:ind w:left="432" w:hanging="432"/>
      </w:pPr>
      <w:r>
        <w:t>Data Availability</w:t>
      </w:r>
    </w:p>
    <w:p w14:paraId="23A500D0" w14:textId="77777777" w:rsidR="00D10021" w:rsidRDefault="00D10021" w:rsidP="00C14180">
      <w:r>
        <w:t>The datasets used in this work are openly available and can be found at:</w:t>
      </w:r>
    </w:p>
    <w:p w14:paraId="4BF63DF4" w14:textId="2C828B3E" w:rsidR="00D10021" w:rsidRDefault="00D10021" w:rsidP="00024BAA">
      <w:pPr>
        <w:pStyle w:val="ListParagraph"/>
        <w:numPr>
          <w:ilvl w:val="0"/>
          <w:numId w:val="7"/>
        </w:numPr>
      </w:pPr>
      <w:r>
        <w:t>Synthetic datasets</w:t>
      </w:r>
      <w:r w:rsidR="00142682">
        <w:t xml:space="preserve"> </w:t>
      </w:r>
      <w:r w:rsidR="00142682" w:rsidRPr="00823579">
        <w:fldChar w:fldCharType="begin"/>
      </w:r>
      <w:r w:rsidR="00C03082">
        <w:instrText xml:space="preserve"> ADDIN ZOTERO_ITEM CSL_CITATION {"citationID":"pqBiO0qr","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42682" w:rsidRPr="00823579">
        <w:fldChar w:fldCharType="separate"/>
      </w:r>
      <w:r w:rsidR="00C03082" w:rsidRPr="00C03082">
        <w:rPr>
          <w:rFonts w:cs="Times New Roman"/>
        </w:rPr>
        <w:t>(22)</w:t>
      </w:r>
      <w:r w:rsidR="00142682" w:rsidRPr="00823579">
        <w:fldChar w:fldCharType="end"/>
      </w:r>
      <w:r>
        <w:t xml:space="preserve">: </w:t>
      </w:r>
      <w:hyperlink r:id="rId12" w:history="1">
        <w:r w:rsidRPr="0096368C">
          <w:rPr>
            <w:rStyle w:val="Hyperlink"/>
          </w:rPr>
          <w:t>https://spikeforest.flatironinstitute.org/studyset/SYNTH_MONOTRODE</w:t>
        </w:r>
      </w:hyperlink>
      <w:r w:rsidR="00024BAA">
        <w:t xml:space="preserve"> or </w:t>
      </w:r>
      <w:hyperlink r:id="rId13" w:history="1">
        <w:r w:rsidR="00024BAA" w:rsidRPr="0096368C">
          <w:rPr>
            <w:rStyle w:val="Hyperlink"/>
          </w:rPr>
          <w:t>http://bioweb.me/CPGJNM2012-dataset</w:t>
        </w:r>
      </w:hyperlink>
      <w:r w:rsidR="00024BAA">
        <w:t xml:space="preserve"> or </w:t>
      </w:r>
      <w:hyperlink r:id="rId14" w:history="1">
        <w:r w:rsidR="00024BAA" w:rsidRPr="0096368C">
          <w:rPr>
            <w:rStyle w:val="Hyperlink"/>
          </w:rPr>
          <w:t>https://www.kaggle.com/datasets/ardeleanrichard/simulationsdataset/data</w:t>
        </w:r>
      </w:hyperlink>
    </w:p>
    <w:p w14:paraId="087CD75A" w14:textId="69619F9F" w:rsidR="00C14180" w:rsidRDefault="00D10021" w:rsidP="00024BAA">
      <w:pPr>
        <w:pStyle w:val="ListParagraph"/>
        <w:numPr>
          <w:ilvl w:val="0"/>
          <w:numId w:val="7"/>
        </w:numPr>
      </w:pPr>
      <w:r>
        <w:t>Real datasets</w:t>
      </w:r>
      <w:r w:rsidR="006F6CA6">
        <w:t xml:space="preserve"> </w:t>
      </w:r>
      <w:r w:rsidR="006F6CA6">
        <w:fldChar w:fldCharType="begin"/>
      </w:r>
      <w:r w:rsidR="00C03082">
        <w:instrText xml:space="preserve"> ADDIN ZOTERO_ITEM CSL_CITATION {"citationID":"0wK0ykBx","properties":{"formattedCitation":"(87,88)","plainCitation":"(87,8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6F6CA6">
        <w:fldChar w:fldCharType="separate"/>
      </w:r>
      <w:r w:rsidR="00C03082" w:rsidRPr="00C03082">
        <w:rPr>
          <w:rFonts w:cs="Times New Roman"/>
        </w:rPr>
        <w:t>(87,88)</w:t>
      </w:r>
      <w:r w:rsidR="006F6CA6">
        <w:fldChar w:fldCharType="end"/>
      </w:r>
      <w:r>
        <w:t xml:space="preserve">: </w:t>
      </w:r>
      <w:hyperlink r:id="rId15" w:history="1">
        <w:r w:rsidRPr="0096368C">
          <w:rPr>
            <w:rStyle w:val="Hyperlink"/>
          </w:rPr>
          <w:t>https://spikeforest.flatironinstitute.org/study/paired_kampff</w:t>
        </w:r>
      </w:hyperlink>
      <w:r>
        <w:t xml:space="preserve"> or </w:t>
      </w:r>
      <w:hyperlink r:id="rId16" w:history="1">
        <w:r w:rsidR="00C14180" w:rsidRPr="0096368C">
          <w:rPr>
            <w:rStyle w:val="Hyperlink"/>
          </w:rPr>
          <w:t>https://crcns.org/data-sets/methods/spe-1/about-spe-1</w:t>
        </w:r>
      </w:hyperlink>
    </w:p>
    <w:p w14:paraId="385E42EE" w14:textId="77777777" w:rsidR="00C14180" w:rsidRDefault="00C14180" w:rsidP="00C14180">
      <w:pPr>
        <w:pStyle w:val="Heading1"/>
        <w:numPr>
          <w:ilvl w:val="0"/>
          <w:numId w:val="0"/>
        </w:numPr>
        <w:ind w:left="432" w:hanging="432"/>
      </w:pPr>
      <w:r>
        <w:t>Code Availability</w:t>
      </w:r>
    </w:p>
    <w:p w14:paraId="343B6E07" w14:textId="3A5C4E7A" w:rsidR="001E68AE" w:rsidRDefault="00C14180" w:rsidP="00FF30DF">
      <w:pPr>
        <w:rPr>
          <w:rStyle w:val="Hyperlink"/>
        </w:rPr>
      </w:pPr>
      <w:r w:rsidRPr="0018488F">
        <w:t xml:space="preserve">The code that supports the findings of this </w:t>
      </w:r>
      <w:r w:rsidR="00D10021">
        <w:t>work</w:t>
      </w:r>
      <w:r w:rsidRPr="0018488F">
        <w:t xml:space="preserve"> was written in Python and is openly available at</w:t>
      </w:r>
      <w:r>
        <w:t xml:space="preserve">: </w:t>
      </w:r>
      <w:hyperlink r:id="rId17" w:history="1">
        <w:r w:rsidR="00914989" w:rsidRPr="0096368C">
          <w:rPr>
            <w:rStyle w:val="Hyperlink"/>
          </w:rPr>
          <w:t>https://github.com/ArdeleanRichard/Deep-Clustering-in-Spike-Sorting</w:t>
        </w:r>
      </w:hyperlink>
      <w:r w:rsidR="00616C24">
        <w:rPr>
          <w:rStyle w:val="Hyperlink"/>
        </w:rPr>
        <w:t>.</w:t>
      </w:r>
    </w:p>
    <w:p w14:paraId="7AC67785" w14:textId="77777777" w:rsidR="00616C24" w:rsidRDefault="00616C24" w:rsidP="00FF30DF">
      <w:pPr>
        <w:rPr>
          <w:rStyle w:val="Hyperlink"/>
        </w:rPr>
      </w:pPr>
    </w:p>
    <w:p w14:paraId="0D2E519B" w14:textId="77777777" w:rsidR="00616C24" w:rsidRDefault="00616C24" w:rsidP="00C86649">
      <w:pPr>
        <w:pStyle w:val="Heading1"/>
        <w:numPr>
          <w:ilvl w:val="0"/>
          <w:numId w:val="0"/>
        </w:numPr>
        <w:ind w:left="432" w:hanging="432"/>
      </w:pPr>
      <w:r>
        <w:t>Competing Interests</w:t>
      </w:r>
    </w:p>
    <w:p w14:paraId="44FD6A85" w14:textId="77777777" w:rsidR="00616C24" w:rsidRDefault="00616C24" w:rsidP="00616C24">
      <w:pPr>
        <w:rPr>
          <w:lang w:eastAsia="en-US"/>
        </w:rPr>
      </w:pPr>
      <w:r w:rsidRPr="00B41E25">
        <w:rPr>
          <w:lang w:eastAsia="en-US"/>
        </w:rPr>
        <w:t>The authors have declared that no competing interests exist</w:t>
      </w:r>
      <w:r>
        <w:rPr>
          <w:lang w:eastAsia="en-US"/>
        </w:rPr>
        <w:t>.</w:t>
      </w:r>
    </w:p>
    <w:p w14:paraId="48EC4788" w14:textId="77777777" w:rsidR="00616C24" w:rsidRPr="00EA0D98" w:rsidRDefault="00616C24" w:rsidP="00616C24">
      <w:pPr>
        <w:rPr>
          <w:lang w:eastAsia="en-US"/>
        </w:rPr>
      </w:pPr>
    </w:p>
    <w:p w14:paraId="6842F748" w14:textId="77777777" w:rsidR="00616C24" w:rsidRDefault="00616C24" w:rsidP="00C86649">
      <w:pPr>
        <w:pStyle w:val="Heading1"/>
        <w:numPr>
          <w:ilvl w:val="0"/>
          <w:numId w:val="0"/>
        </w:numPr>
        <w:ind w:left="432" w:hanging="432"/>
      </w:pPr>
      <w:r>
        <w:t>Authors’ contributions</w:t>
      </w:r>
    </w:p>
    <w:p w14:paraId="6C157F70" w14:textId="77777777" w:rsidR="00616C24" w:rsidRPr="00B41E25" w:rsidRDefault="00616C24" w:rsidP="00616C24">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FC6D650" w14:textId="77777777" w:rsidR="00616C24" w:rsidRPr="00B41E25" w:rsidRDefault="00616C24" w:rsidP="00616C24">
      <w:pPr>
        <w:rPr>
          <w:lang w:eastAsia="en-US"/>
        </w:rPr>
      </w:pPr>
    </w:p>
    <w:p w14:paraId="5A1880D2" w14:textId="77777777" w:rsidR="00616C24" w:rsidRDefault="00616C24" w:rsidP="00C86649">
      <w:pPr>
        <w:pStyle w:val="Heading1"/>
        <w:numPr>
          <w:ilvl w:val="0"/>
          <w:numId w:val="0"/>
        </w:numPr>
        <w:ind w:left="432" w:hanging="432"/>
      </w:pPr>
      <w:r>
        <w:t>Acknowledgement</w:t>
      </w:r>
    </w:p>
    <w:p w14:paraId="7912D63F" w14:textId="28F856CF" w:rsidR="00616C24" w:rsidRPr="009C15E1" w:rsidRDefault="009C15E1" w:rsidP="00616C24">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 xml:space="preserve">Instruments Program, </w:t>
      </w:r>
      <w:proofErr w:type="spellStart"/>
      <w:r w:rsidRPr="009C15E1">
        <w:rPr>
          <w:lang w:eastAsia="en-US"/>
        </w:rPr>
        <w:t>MySMIS</w:t>
      </w:r>
      <w:proofErr w:type="spellEnd"/>
      <w:r w:rsidRPr="009C15E1">
        <w:rPr>
          <w:lang w:eastAsia="en-US"/>
        </w:rPr>
        <w:t xml:space="preserve"> no. 334906</w:t>
      </w:r>
      <w:r>
        <w:rPr>
          <w:lang w:eastAsia="en-US"/>
        </w:rPr>
        <w:t xml:space="preserve">. </w:t>
      </w:r>
      <w:r w:rsidR="00616C24" w:rsidRPr="00C92C06">
        <w:rPr>
          <w:lang w:eastAsia="en-US"/>
        </w:rPr>
        <w:t>We</w:t>
      </w:r>
      <w:r>
        <w:rPr>
          <w:lang w:eastAsia="en-US"/>
        </w:rPr>
        <w:t xml:space="preserve"> also</w:t>
      </w:r>
      <w:r w:rsidR="00616C24" w:rsidRPr="00C92C06">
        <w:rPr>
          <w:lang w:eastAsia="en-US"/>
        </w:rPr>
        <w:t xml:space="preserve"> acknowledge the support of</w:t>
      </w:r>
      <w:r w:rsidR="00616C24">
        <w:rPr>
          <w:lang w:eastAsia="en-US"/>
        </w:rPr>
        <w:t xml:space="preserve"> the Transylvanian Institute of Neuroscience in data preprocessing</w:t>
      </w:r>
      <w:r w:rsidR="00616C24" w:rsidRPr="00C92C06">
        <w:rPr>
          <w:lang w:eastAsia="en-US"/>
        </w:rPr>
        <w:t>.</w:t>
      </w:r>
    </w:p>
    <w:p w14:paraId="3FC53FD3" w14:textId="77777777" w:rsidR="00616C24" w:rsidRPr="00616C24" w:rsidRDefault="00616C24" w:rsidP="00FF30DF">
      <w:pPr>
        <w:rPr>
          <w:rStyle w:val="Hyperlink"/>
          <w:lang w:val="en-GB"/>
        </w:rPr>
      </w:pPr>
    </w:p>
    <w:p w14:paraId="0C87372C" w14:textId="77777777" w:rsidR="00616C24" w:rsidRDefault="00616C24" w:rsidP="00FF30DF"/>
    <w:p w14:paraId="72E2F1F5" w14:textId="20B12CDB" w:rsidR="000F5AF6" w:rsidRPr="00823579" w:rsidRDefault="000F5AF6" w:rsidP="00C63FF1">
      <w:pPr>
        <w:pStyle w:val="Heading1"/>
        <w:numPr>
          <w:ilvl w:val="0"/>
          <w:numId w:val="0"/>
        </w:numPr>
        <w:rPr>
          <w:rFonts w:cs="Times New Roman"/>
        </w:rPr>
      </w:pPr>
      <w:r w:rsidRPr="00823579">
        <w:rPr>
          <w:rFonts w:cs="Times New Roman"/>
        </w:rPr>
        <w:t>Bibliography</w:t>
      </w:r>
    </w:p>
    <w:p w14:paraId="7684B48D" w14:textId="77777777" w:rsidR="00FA3928" w:rsidRDefault="000F5AF6" w:rsidP="00FA3928">
      <w:pPr>
        <w:pStyle w:val="Bibliography"/>
      </w:pPr>
      <w:r w:rsidRPr="00823579">
        <w:fldChar w:fldCharType="begin"/>
      </w:r>
      <w:r w:rsidR="00FA3928">
        <w:instrText xml:space="preserve"> ADDIN ZOTERO_BIBL {"uncited":[],"omitted":[],"custom":[]} CSL_BIBLIOGRAPHY </w:instrText>
      </w:r>
      <w:r w:rsidRPr="00823579">
        <w:fldChar w:fldCharType="separate"/>
      </w:r>
      <w:r w:rsidR="00FA3928">
        <w:t>1.</w:t>
      </w:r>
      <w:r w:rsidR="00FA3928">
        <w:tab/>
        <w:t xml:space="preserve">Quiroga RQ. Spike sorting. Scholarpedia. 2007 Dec 21;2(12):3583. </w:t>
      </w:r>
    </w:p>
    <w:p w14:paraId="5C0F6AD3" w14:textId="77777777" w:rsidR="00FA3928" w:rsidRDefault="00FA3928" w:rsidP="00FA3928">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5682062E" w14:textId="77777777" w:rsidR="00FA3928" w:rsidRDefault="00FA3928" w:rsidP="00FA3928">
      <w:pPr>
        <w:pStyle w:val="Bibliography"/>
      </w:pPr>
      <w:r>
        <w:t>3.</w:t>
      </w:r>
      <w:r>
        <w:tab/>
        <w:t xml:space="preserve">Brown GD, Yamada S, Sejnowski TJ. Independent component analysis at the neural cocktail party. Trends Neurosci. 2001 Jan;24(1):54–63. </w:t>
      </w:r>
    </w:p>
    <w:p w14:paraId="5533F145" w14:textId="77777777" w:rsidR="00FA3928" w:rsidRDefault="00FA3928" w:rsidP="00FA3928">
      <w:pPr>
        <w:pStyle w:val="Bibliography"/>
      </w:pPr>
      <w:r>
        <w:t>4.</w:t>
      </w:r>
      <w:r>
        <w:tab/>
        <w:t xml:space="preserve">Haykin S, Chen Z. The cocktail party problem. Neural Comput. 2005 Sep;17(9):1875–902. </w:t>
      </w:r>
    </w:p>
    <w:p w14:paraId="44BBC6BF" w14:textId="77777777" w:rsidR="00FA3928" w:rsidRDefault="00FA3928" w:rsidP="00FA3928">
      <w:pPr>
        <w:pStyle w:val="Bibliography"/>
      </w:pPr>
      <w:r>
        <w:t>5.</w:t>
      </w:r>
      <w:r>
        <w:tab/>
        <w:t xml:space="preserve">Rey HG, Pedreira C, Quian Quiroga R. Past, present and future of spike sorting techniques. Brain Res Bull. 2015 Oct 1;119:106–17. </w:t>
      </w:r>
    </w:p>
    <w:p w14:paraId="72C46FB1" w14:textId="77777777" w:rsidR="00FA3928" w:rsidRDefault="00FA3928" w:rsidP="00FA3928">
      <w:pPr>
        <w:pStyle w:val="Bibliography"/>
      </w:pPr>
      <w:r>
        <w:t>6.</w:t>
      </w:r>
      <w:r>
        <w:tab/>
        <w:t>Ardelean ER, Terec RD, Marieş CM, Moca VV, Mureşan RC, Dînşoreanu M. Spike sorting using Superlets: Identifying feature importance through perturbation. In: 2023 IEEE 19th International Conference on Intelligent Computer Communication and Processing (ICCP) [Internet]. 2023 [cited 2024 Jan 29]. p. 357–62. Available from: https://ieeexplore.ieee.org/document/10398655</w:t>
      </w:r>
    </w:p>
    <w:p w14:paraId="74FDBF20" w14:textId="77777777" w:rsidR="00FA3928" w:rsidRDefault="00FA3928" w:rsidP="00FA3928">
      <w:pPr>
        <w:pStyle w:val="Bibliography"/>
      </w:pPr>
      <w:r>
        <w:t>7.</w:t>
      </w:r>
      <w:r>
        <w:tab/>
        <w:t xml:space="preserve">Mureșan DB, Ciure RD, Ardelean ER, Moca VV, Mureșan RC, Dînș M. Spike sorting using Superlets: Evaluation of a novel feature space for the discrimination of neuronal spikes. In: 2022 IEEE 18th International Conference on Intelligent Computer Communication and Processing (ICCP). 2022. p. 229–35. </w:t>
      </w:r>
    </w:p>
    <w:p w14:paraId="459A2922" w14:textId="77777777" w:rsidR="00FA3928" w:rsidRDefault="00FA3928" w:rsidP="00FA3928">
      <w:pPr>
        <w:pStyle w:val="Bibliography"/>
      </w:pPr>
      <w:r>
        <w:t>8.</w:t>
      </w:r>
      <w:r>
        <w:tab/>
        <w:t>Ardelean ER, Ichim AM, Dînşoreanu M, Mureşan RC. Improved space breakdown method – A robust clustering technique for spike sorting. Front Comput Neurosci [Internet]. 2023 [cited 2023 Feb 20];17. Available from: https://www.frontiersin.org/articles/10.3389/fncom.2023.1019637</w:t>
      </w:r>
    </w:p>
    <w:p w14:paraId="4628D697" w14:textId="77777777" w:rsidR="00FA3928" w:rsidRPr="006039BE" w:rsidRDefault="00FA3928" w:rsidP="00FA3928">
      <w:pPr>
        <w:pStyle w:val="Bibliography"/>
        <w:rPr>
          <w:lang w:val="de-DE"/>
        </w:rPr>
      </w:pPr>
      <w:r>
        <w:t>9.</w:t>
      </w:r>
      <w:r>
        <w:tab/>
        <w:t xml:space="preserve">Tolas R, Portase R, Lemnaru C, Dinsoreanu M, Potolea R. Unsupervised Clustering and Explainable AI for Unveiling Behavioral Variations Across Time in Home-Appliance </w:t>
      </w:r>
      <w:r>
        <w:lastRenderedPageBreak/>
        <w:t xml:space="preserve">Generated Data. </w:t>
      </w:r>
      <w:r w:rsidRPr="006039BE">
        <w:rPr>
          <w:lang w:val="de-DE"/>
        </w:rPr>
        <w:t xml:space="preserve">In: Delir Haghighi P, Pardede E, Dobbie G, Yogarajan V, ER NAS, Kotsis G, et al., editors. Information Integration and Web Intelligence. Cham: Springer Nature Switzerland; 2023. p. 147–61. </w:t>
      </w:r>
    </w:p>
    <w:p w14:paraId="27BD4582" w14:textId="77777777" w:rsidR="00FA3928" w:rsidRDefault="00FA3928" w:rsidP="00FA3928">
      <w:pPr>
        <w:pStyle w:val="Bibliography"/>
      </w:pPr>
      <w:r w:rsidRPr="006039BE">
        <w:rPr>
          <w:lang w:val="de-DE"/>
        </w:rPr>
        <w:t>10.</w:t>
      </w:r>
      <w:r w:rsidRPr="006039BE">
        <w:rPr>
          <w:lang w:val="de-DE"/>
        </w:rPr>
        <w:tab/>
        <w:t xml:space="preserve">Chung JE, Magland JF, Barnett AH, Tolosa VM, Tooker AC, Lee KY, et al. </w:t>
      </w:r>
      <w:r>
        <w:t xml:space="preserve">A fully automated approach to spike sorting. Neuron. 2017 Sep 13;95(6):1381-1394.e6. </w:t>
      </w:r>
    </w:p>
    <w:p w14:paraId="23206039" w14:textId="77777777" w:rsidR="00FA3928" w:rsidRDefault="00FA3928" w:rsidP="00FA3928">
      <w:pPr>
        <w:pStyle w:val="Bibliography"/>
      </w:pPr>
      <w:r w:rsidRPr="006039BE">
        <w:rPr>
          <w:lang w:val="de-DE"/>
        </w:rPr>
        <w:t>11.</w:t>
      </w:r>
      <w:r w:rsidRPr="006039BE">
        <w:rPr>
          <w:lang w:val="de-DE"/>
        </w:rPr>
        <w:tab/>
        <w:t xml:space="preserve">Meister M, Pine J, Baylor DA. </w:t>
      </w:r>
      <w:r>
        <w:t xml:space="preserve">Multi-neuronal signals from the retina: acquisition and analysis. J Neurosci Methods. 1994 Jan 1;51(1):95–106. </w:t>
      </w:r>
    </w:p>
    <w:p w14:paraId="2C1835F0" w14:textId="77777777" w:rsidR="00FA3928" w:rsidRDefault="00FA3928" w:rsidP="00FA3928">
      <w:pPr>
        <w:pStyle w:val="Bibliography"/>
      </w:pPr>
      <w:r>
        <w:t>12.</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37D9F9C0" w14:textId="77777777" w:rsidR="00FA3928" w:rsidRDefault="00FA3928" w:rsidP="00FA3928">
      <w:pPr>
        <w:pStyle w:val="Bibliography"/>
      </w:pPr>
      <w:r>
        <w:t>13.</w:t>
      </w:r>
      <w:r>
        <w:tab/>
        <w:t xml:space="preserve">Pouzat C, Mazor O, Laurent G. Using noise signature to optimize spike-sorting and to assess neuronal classification quality. J Neurosci Methods. 2002 Dec 31;122(1):43–57. </w:t>
      </w:r>
    </w:p>
    <w:p w14:paraId="404F121E" w14:textId="77777777" w:rsidR="00FA3928" w:rsidRDefault="00FA3928" w:rsidP="00FA3928">
      <w:pPr>
        <w:pStyle w:val="Bibliography"/>
      </w:pPr>
      <w:r>
        <w:t>14.</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3476DACC" w14:textId="77777777" w:rsidR="00FA3928" w:rsidRDefault="00FA3928" w:rsidP="00FA3928">
      <w:pPr>
        <w:pStyle w:val="Bibliography"/>
      </w:pPr>
      <w:r>
        <w:t>15.</w:t>
      </w:r>
      <w:r>
        <w:tab/>
        <w:t xml:space="preserve">Hulata E, Segev R, Ben-Jacob E. A method for spike sorting and detection based on wavelet packets and Shannon’s mutual information. J Neurosci Methods. 2002 May 30;117(1):1–12. </w:t>
      </w:r>
    </w:p>
    <w:p w14:paraId="4EB48C0A" w14:textId="77777777" w:rsidR="00FA3928" w:rsidRPr="006039BE" w:rsidRDefault="00FA3928" w:rsidP="00FA3928">
      <w:pPr>
        <w:pStyle w:val="Bibliography"/>
        <w:rPr>
          <w:lang w:val="de-DE"/>
        </w:rPr>
      </w:pPr>
      <w:r>
        <w:t>16.</w:t>
      </w:r>
      <w:r>
        <w:tab/>
        <w:t xml:space="preserve">Stevenson IH, Kording KP. How advances in neural recording affect data analysis. </w:t>
      </w:r>
      <w:r w:rsidRPr="006039BE">
        <w:rPr>
          <w:lang w:val="de-DE"/>
        </w:rPr>
        <w:t xml:space="preserve">Nat Neurosci. 2011 Feb;14(2):139–42. </w:t>
      </w:r>
    </w:p>
    <w:p w14:paraId="7F6D43DB" w14:textId="77777777" w:rsidR="00FA3928" w:rsidRDefault="00FA3928" w:rsidP="00FA3928">
      <w:pPr>
        <w:pStyle w:val="Bibliography"/>
      </w:pPr>
      <w:r w:rsidRPr="006039BE">
        <w:rPr>
          <w:lang w:val="de-DE"/>
        </w:rPr>
        <w:t>17.</w:t>
      </w:r>
      <w:r w:rsidRPr="006039BE">
        <w:rPr>
          <w:lang w:val="de-DE"/>
        </w:rPr>
        <w:tab/>
        <w:t xml:space="preserve">Jun JJ, Steinmetz NA, Siegle JH, Denman DJ, Bauza M, Barbarits B, et al. </w:t>
      </w:r>
      <w:r>
        <w:t xml:space="preserve">Fully integrated silicon probes for high-density recording of neural activity. Nature. 2017 Nov;551(7679):232–6. </w:t>
      </w:r>
    </w:p>
    <w:p w14:paraId="1DD11BCD" w14:textId="77777777" w:rsidR="00FA3928" w:rsidRDefault="00FA3928" w:rsidP="00FA3928">
      <w:pPr>
        <w:pStyle w:val="Bibliography"/>
      </w:pPr>
      <w:r>
        <w:t>18.</w:t>
      </w:r>
      <w:r>
        <w:tab/>
        <w:t xml:space="preserve">Steinmetz NA, Aydin C, Lebedeva A, Okun M, Pachitariu M, Bauza M, et al. Neuropixels 2.0: A miniaturized high-density probe for stable, long-term brain recordings. Science. 2021 Apr 16;372(6539):eabf4588. </w:t>
      </w:r>
    </w:p>
    <w:p w14:paraId="7A244908" w14:textId="77777777" w:rsidR="00FA3928" w:rsidRDefault="00FA3928" w:rsidP="00FA3928">
      <w:pPr>
        <w:pStyle w:val="Bibliography"/>
      </w:pPr>
      <w:r>
        <w:t>19.</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5D12B5A2" w14:textId="77777777" w:rsidR="00FA3928" w:rsidRDefault="00FA3928" w:rsidP="00FA3928">
      <w:pPr>
        <w:pStyle w:val="Bibliography"/>
      </w:pPr>
      <w:r>
        <w:t>20.</w:t>
      </w:r>
      <w:r>
        <w:tab/>
        <w:t xml:space="preserve">Yuan Y, Yang C, Si J. The M-Sorter: An automatic and robust spike detection and classification system. J Neurosci Methods. 2012 Sep 30;210(2):281–90. </w:t>
      </w:r>
    </w:p>
    <w:p w14:paraId="31CF0043" w14:textId="77777777" w:rsidR="00FA3928" w:rsidRDefault="00FA3928" w:rsidP="00FA3928">
      <w:pPr>
        <w:pStyle w:val="Bibliography"/>
      </w:pPr>
      <w:r>
        <w:t>21.</w:t>
      </w:r>
      <w:r>
        <w:tab/>
        <w:t xml:space="preserve">Pachitariu M, Sridhar S, Pennington J, Stringer C. Spike sorting with Kilosort4. Nat Methods. 2024 May;21(5):914–21. </w:t>
      </w:r>
    </w:p>
    <w:p w14:paraId="6D49E035" w14:textId="77777777" w:rsidR="00FA3928" w:rsidRDefault="00FA3928" w:rsidP="00FA3928">
      <w:pPr>
        <w:pStyle w:val="Bibliography"/>
      </w:pPr>
      <w:r>
        <w:t>22.</w:t>
      </w:r>
      <w:r>
        <w:tab/>
        <w:t xml:space="preserve">Pedreira C, Martinez J, Ison MJ, Quian Quiroga R. How many neurons can we see with current spike sorting algorithms? J Neurosci Methods. 2012 Oct 15;211(1):58–65. </w:t>
      </w:r>
    </w:p>
    <w:p w14:paraId="462B313D" w14:textId="77777777" w:rsidR="00FA3928" w:rsidRDefault="00FA3928" w:rsidP="00FA3928">
      <w:pPr>
        <w:pStyle w:val="Bibliography"/>
      </w:pPr>
      <w:r>
        <w:lastRenderedPageBreak/>
        <w:t>23.</w:t>
      </w:r>
      <w:r>
        <w:tab/>
        <w:t xml:space="preserve">Estivill-Castro V. Why so many clustering algorithms: a position paper. SIGKDD Explor Newsl. 2002 Jun 1;4(1):65–75. </w:t>
      </w:r>
    </w:p>
    <w:p w14:paraId="020CBEDD" w14:textId="77777777" w:rsidR="00FA3928" w:rsidRDefault="00FA3928" w:rsidP="00FA3928">
      <w:pPr>
        <w:pStyle w:val="Bibliography"/>
      </w:pPr>
      <w:r>
        <w:t>24.</w:t>
      </w:r>
      <w:r>
        <w:tab/>
        <w:t xml:space="preserve">Min E, Guo X, Liu Q, Zhang G, Cui J, Long J. A Survey of Clustering With Deep Learning: From the Perspective of Network Architecture. IEEE Access. 2018;6:39501–14. </w:t>
      </w:r>
    </w:p>
    <w:p w14:paraId="3E02E5A0" w14:textId="77777777" w:rsidR="00FA3928" w:rsidRDefault="00FA3928" w:rsidP="00FA3928">
      <w:pPr>
        <w:pStyle w:val="Bibliography"/>
      </w:pPr>
      <w:r>
        <w:t>25.</w:t>
      </w:r>
      <w:r>
        <w:tab/>
        <w:t xml:space="preserve">Pinaya W, Vieira S, Garcia-Dias R, Mechelli A. Autoencoders. In 2019. p. 193–208. </w:t>
      </w:r>
    </w:p>
    <w:p w14:paraId="102FED98" w14:textId="77777777" w:rsidR="00FA3928" w:rsidRDefault="00FA3928" w:rsidP="00FA3928">
      <w:pPr>
        <w:pStyle w:val="Bibliography"/>
      </w:pPr>
      <w:r>
        <w:t>26.</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9BA88C2" w14:textId="77777777" w:rsidR="00FA3928" w:rsidRDefault="00FA3928" w:rsidP="00FA3928">
      <w:pPr>
        <w:pStyle w:val="Bibliography"/>
      </w:pPr>
      <w:r>
        <w:t>27.</w:t>
      </w:r>
      <w:r>
        <w:tab/>
        <w:t xml:space="preserve">Hinton GE, Salakhutdinov RR. Reducing the dimensionality of data with neural networks. Science. 2006 Jul 28;313(5786):504–7. </w:t>
      </w:r>
    </w:p>
    <w:p w14:paraId="241D3838" w14:textId="77777777" w:rsidR="00FA3928" w:rsidRDefault="00FA3928" w:rsidP="00FA3928">
      <w:pPr>
        <w:pStyle w:val="Bibliography"/>
      </w:pPr>
      <w:r>
        <w:t>28.</w:t>
      </w:r>
      <w:r>
        <w:tab/>
        <w:t xml:space="preserve">Wang W, Huang Y, Wang Y, Wang L. Generalized Autoencoder: A Neural Network Framework for Dimensionality Reduction. In: 2014 IEEE Conference on Computer Vision and Pattern Recognition Workshops. 2014. p. 496–503. </w:t>
      </w:r>
    </w:p>
    <w:p w14:paraId="10028999" w14:textId="77777777" w:rsidR="00FA3928" w:rsidRDefault="00FA3928" w:rsidP="00FA3928">
      <w:pPr>
        <w:pStyle w:val="Bibliography"/>
      </w:pPr>
      <w:r>
        <w:t>29.</w:t>
      </w:r>
      <w:r>
        <w:tab/>
        <w:t xml:space="preserve">Wang Y, Yao H, Zhao S. Auto-encoder based dimensionality reduction. Neurocomputing. 2016 Apr 5;184:232–42. </w:t>
      </w:r>
    </w:p>
    <w:p w14:paraId="4C657079" w14:textId="77777777" w:rsidR="00FA3928" w:rsidRDefault="00FA3928" w:rsidP="00FA3928">
      <w:pPr>
        <w:pStyle w:val="Bibliography"/>
      </w:pPr>
      <w:r>
        <w:t>30.</w:t>
      </w:r>
      <w:r>
        <w:tab/>
        <w:t>Radmanesh M, Rezaei AA, Jalili M, Hashemi A, Goudarzi MM. Online spike sorting via deep contractive autoencoder. Neural Netw [Internet]. 2022 Aug 5 [cited 2022 Aug 11]; Available from: https://www.sciencedirect.com/science/article/pii/S089360802200301X</w:t>
      </w:r>
    </w:p>
    <w:p w14:paraId="6A98AD24" w14:textId="77777777" w:rsidR="00FA3928" w:rsidRDefault="00FA3928" w:rsidP="00FA3928">
      <w:pPr>
        <w:pStyle w:val="Bibliography"/>
      </w:pPr>
      <w:r>
        <w:t>31.</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7E374073" w14:textId="77777777" w:rsidR="00FA3928" w:rsidRDefault="00FA3928" w:rsidP="00FA3928">
      <w:pPr>
        <w:pStyle w:val="Bibliography"/>
      </w:pPr>
      <w:r>
        <w:t>32.</w:t>
      </w:r>
      <w:r>
        <w:tab/>
        <w:t xml:space="preserve">Guo X, Gao L, Liu X, Yin J. Improved Deep Embedded Clustering with Local Structure Preservation. 2017;1753–9. </w:t>
      </w:r>
    </w:p>
    <w:p w14:paraId="28B07E14" w14:textId="77777777" w:rsidR="00FA3928" w:rsidRDefault="00FA3928" w:rsidP="00FA3928">
      <w:pPr>
        <w:pStyle w:val="Bibliography"/>
      </w:pPr>
      <w:r>
        <w:t>33.</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15E19A50" w14:textId="77777777" w:rsidR="00FA3928" w:rsidRDefault="00FA3928" w:rsidP="00FA3928">
      <w:pPr>
        <w:pStyle w:val="Bibliography"/>
      </w:pPr>
      <w:r>
        <w:t>34.</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0AE9A8C3" w14:textId="77777777" w:rsidR="00FA3928" w:rsidRDefault="00FA3928" w:rsidP="00FA3928">
      <w:pPr>
        <w:pStyle w:val="Bibliography"/>
      </w:pPr>
      <w:r>
        <w:t>35.</w:t>
      </w:r>
      <w:r>
        <w:tab/>
        <w:t>Miklautz L, Bauer LGM, Mautz D, Tschiatschek S, Böhm C, Plant C. Details (Don’t) Matter: Isolating Cluster Information in Deep Embedded Spaces. In 2021 [cited 2025 Feb 10]. p. 2826–32. Available from: https://www.ijcai.org/proceedings/2021/389</w:t>
      </w:r>
    </w:p>
    <w:p w14:paraId="40FBEF12" w14:textId="77777777" w:rsidR="00FA3928" w:rsidRDefault="00FA3928" w:rsidP="00FA3928">
      <w:pPr>
        <w:pStyle w:val="Bibliography"/>
      </w:pPr>
      <w:r>
        <w:lastRenderedPageBreak/>
        <w:t>36.</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1C0F6227" w14:textId="77777777" w:rsidR="00FA3928" w:rsidRDefault="00FA3928" w:rsidP="00FA3928">
      <w:pPr>
        <w:pStyle w:val="Bibliography"/>
      </w:pPr>
      <w:r>
        <w:t>37.</w:t>
      </w:r>
      <w:r>
        <w:tab/>
        <w:t>Mautz D, Plant C, Böhm C. Deep Embedded Cluster Tree. In: 2019 IEEE International Conference on Data Mining (ICDM) [Internet]. 2019 [cited 2025 Feb 10]. p. 1258–63. Available from: https://ieeexplore.ieee.org/abstract/document/8970987</w:t>
      </w:r>
    </w:p>
    <w:p w14:paraId="15353921" w14:textId="77777777" w:rsidR="00FA3928" w:rsidRDefault="00FA3928" w:rsidP="00FA3928">
      <w:pPr>
        <w:pStyle w:val="Bibliography"/>
      </w:pPr>
      <w:r>
        <w:t>38.</w:t>
      </w:r>
      <w:r>
        <w:tab/>
        <w:t xml:space="preserve">Mautz D, Plant C, Böhm C. DeepECT: The Deep Embedded Cluster Tree. Data Sci Eng. 2020 Dec 1;5(4):419–32. </w:t>
      </w:r>
    </w:p>
    <w:p w14:paraId="35DD5AFD" w14:textId="77777777" w:rsidR="00FA3928" w:rsidRDefault="00FA3928" w:rsidP="00FA3928">
      <w:pPr>
        <w:pStyle w:val="Bibliography"/>
      </w:pPr>
      <w:r>
        <w:t>39.</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07F87800" w14:textId="77777777" w:rsidR="00FA3928" w:rsidRDefault="00FA3928" w:rsidP="00FA3928">
      <w:pPr>
        <w:pStyle w:val="Bibliography"/>
      </w:pPr>
      <w:r>
        <w:t>40.</w:t>
      </w:r>
      <w:r>
        <w:tab/>
        <w:t>Kimura M. AutoClustering: A Feed-Forward Neural Network Based Clustering Algorithm. In: 2018 IEEE International Conference on Data Mining Workshops (ICDMW) [Internet]. 2018 [cited 2025 May 2]. p. 659–66. Available from: https://ieeexplore.ieee.org/document/8637379</w:t>
      </w:r>
    </w:p>
    <w:p w14:paraId="6220548A" w14:textId="77777777" w:rsidR="00FA3928" w:rsidRDefault="00FA3928" w:rsidP="00FA3928">
      <w:pPr>
        <w:pStyle w:val="Bibliography"/>
      </w:pPr>
      <w:r>
        <w:t>41.</w:t>
      </w:r>
      <w:r>
        <w:tab/>
        <w:t xml:space="preserve">Hartigan JA, Hartigan PM. The Dip Test of Unimodality. Ann Stat. 1985 Mar;13(1):70–84. </w:t>
      </w:r>
    </w:p>
    <w:p w14:paraId="0D582959" w14:textId="77777777" w:rsidR="00FA3928" w:rsidRDefault="00FA3928" w:rsidP="00FA3928">
      <w:pPr>
        <w:pStyle w:val="Bibliography"/>
      </w:pPr>
      <w:r>
        <w:t>42.</w:t>
      </w:r>
      <w:r>
        <w:tab/>
        <w:t xml:space="preserve">Ren Y, Wang N, Li M, Xu Z. Deep density-based image clustering. Knowl-Based Syst. 2020 Jun 7;197:105841. </w:t>
      </w:r>
    </w:p>
    <w:p w14:paraId="0A36EE70" w14:textId="77777777" w:rsidR="00FA3928" w:rsidRDefault="00FA3928" w:rsidP="00FA3928">
      <w:pPr>
        <w:pStyle w:val="Bibliography"/>
      </w:pPr>
      <w:r>
        <w:t>43.</w:t>
      </w:r>
      <w:r>
        <w:tab/>
        <w:t>Buzsáki G. Rhythms of the Brain [Internet]. New York: Oxford University Press; 2006 [cited 2021 Dec 8]. 464 p. Available from: https://oxford.universitypressscholarship.com/10.1093/acprof:oso/9780195301069.001.0001/acprof-9780195301069</w:t>
      </w:r>
    </w:p>
    <w:p w14:paraId="7865ED84" w14:textId="77777777" w:rsidR="00FA3928" w:rsidRDefault="00FA3928" w:rsidP="00FA3928">
      <w:pPr>
        <w:pStyle w:val="Bibliography"/>
      </w:pPr>
      <w:r>
        <w:t>44.</w:t>
      </w:r>
      <w:r>
        <w:tab/>
        <w:t xml:space="preserve">Lewicki MS. A review of methods for spike sorting: the detection and classification of neural action potentials. Netw Bristol Engl. 1998 Nov;9(4):R53-78. </w:t>
      </w:r>
    </w:p>
    <w:p w14:paraId="7955CEF2" w14:textId="77777777" w:rsidR="00FA3928" w:rsidRDefault="00FA3928" w:rsidP="00FA3928">
      <w:pPr>
        <w:pStyle w:val="Bibliography"/>
      </w:pPr>
      <w:r>
        <w:t>45.</w:t>
      </w:r>
      <w:r>
        <w:tab/>
        <w:t xml:space="preserve">Bear M, Connors B, Paradiso M. Neuroscience: Exploring the brain: Fourth edition. 2015. 1 p. </w:t>
      </w:r>
    </w:p>
    <w:p w14:paraId="6BF10CA0" w14:textId="77777777" w:rsidR="00FA3928" w:rsidRDefault="00FA3928" w:rsidP="00FA3928">
      <w:pPr>
        <w:pStyle w:val="Bibliography"/>
      </w:pPr>
      <w:r>
        <w:t>46.</w:t>
      </w:r>
      <w:r>
        <w:tab/>
        <w:t xml:space="preserve">Eom J, Park IY, Kim S, Jang H, Park S, Huh Y, et al. Deep-learned spike representations and sorting via an ensemble of auto-encoders. Neural Netw. 2021 Feb 1;134:131–42. </w:t>
      </w:r>
    </w:p>
    <w:p w14:paraId="197E59ED" w14:textId="77777777" w:rsidR="00FA3928" w:rsidRDefault="00FA3928" w:rsidP="00FA3928">
      <w:pPr>
        <w:pStyle w:val="Bibliography"/>
      </w:pPr>
      <w:r>
        <w:t>47.</w:t>
      </w:r>
      <w:r>
        <w:tab/>
        <w:t xml:space="preserve">Meyer LM, Zamani M, Rokai J, Demosthenous A. Deep learning-based spike sorting: a survey. J Neural Eng. 2024 Nov;21(6):061003. </w:t>
      </w:r>
    </w:p>
    <w:p w14:paraId="1F4CA00F" w14:textId="77777777" w:rsidR="00FA3928" w:rsidRDefault="00FA3928" w:rsidP="00FA3928">
      <w:pPr>
        <w:pStyle w:val="Bibliography"/>
      </w:pPr>
      <w:r>
        <w:t>48.</w:t>
      </w:r>
      <w:r>
        <w:tab/>
        <w:t xml:space="preserve">Adamos DA, Kosmidis EK, Theophilidis G. Performance evaluation of PCA-based spike sorting algorithms. Comput Methods Programs Biomed. 2008 Sep 1;91(3):232–44. </w:t>
      </w:r>
    </w:p>
    <w:p w14:paraId="59A51373" w14:textId="77777777" w:rsidR="00FA3928" w:rsidRDefault="00FA3928" w:rsidP="00FA3928">
      <w:pPr>
        <w:pStyle w:val="Bibliography"/>
      </w:pPr>
      <w:r>
        <w:t>49.</w:t>
      </w:r>
      <w:r>
        <w:tab/>
        <w:t xml:space="preserve">Mishra S, Sarkar U, Taraphder S, Datta S, Swain D, Saikhom R, et al. Principal Component Analysis. Int J Livest Res. 2017 Jan 1;1. </w:t>
      </w:r>
    </w:p>
    <w:p w14:paraId="2CE7FEDE" w14:textId="77777777" w:rsidR="00FA3928" w:rsidRDefault="00FA3928" w:rsidP="00FA3928">
      <w:pPr>
        <w:pStyle w:val="Bibliography"/>
      </w:pPr>
      <w:r>
        <w:lastRenderedPageBreak/>
        <w:t>50.</w:t>
      </w:r>
      <w:r>
        <w:tab/>
        <w:t xml:space="preserve">Toosi R, Akhaee MA, Dehaqani MRA. An automatic spike sorting algorithm based on adaptive spike detection and a mixture of skew-t distributions. Sci Rep. 2021 Jul 6;11(1):13925. </w:t>
      </w:r>
    </w:p>
    <w:p w14:paraId="5B294730" w14:textId="77777777" w:rsidR="00FA3928" w:rsidRDefault="00FA3928" w:rsidP="00FA3928">
      <w:pPr>
        <w:pStyle w:val="Bibliography"/>
      </w:pPr>
      <w:r>
        <w:t>51.</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599CF3A6" w14:textId="77777777" w:rsidR="00FA3928" w:rsidRDefault="00FA3928" w:rsidP="00FA3928">
      <w:pPr>
        <w:pStyle w:val="Bibliography"/>
      </w:pPr>
      <w:r w:rsidRPr="006039BE">
        <w:rPr>
          <w:lang w:val="de-DE"/>
        </w:rPr>
        <w:t>52.</w:t>
      </w:r>
      <w:r w:rsidRPr="006039BE">
        <w:rPr>
          <w:lang w:val="de-DE"/>
        </w:rPr>
        <w:tab/>
        <w:t xml:space="preserve">Abeles M, Goldstein MH. Multispike train analysis. </w:t>
      </w:r>
      <w:r>
        <w:t xml:space="preserve">Proc IEEE. 1977 May;65(5):762–73. </w:t>
      </w:r>
    </w:p>
    <w:p w14:paraId="753C00C4" w14:textId="77777777" w:rsidR="00FA3928" w:rsidRDefault="00FA3928" w:rsidP="00FA3928">
      <w:pPr>
        <w:pStyle w:val="Bibliography"/>
      </w:pPr>
      <w:r>
        <w:t>53.</w:t>
      </w:r>
      <w:r>
        <w:tab/>
        <w:t xml:space="preserve">Hyvärinen A. Independent component analysis: recent advances. Philos Transact A Math Phys Eng Sci. 2013 Feb 13;371(1984):20110534. </w:t>
      </w:r>
    </w:p>
    <w:p w14:paraId="19F65AC3" w14:textId="77777777" w:rsidR="00FA3928" w:rsidRDefault="00FA3928" w:rsidP="00FA3928">
      <w:pPr>
        <w:pStyle w:val="Bibliography"/>
      </w:pPr>
      <w:r>
        <w:t>54.</w:t>
      </w:r>
      <w:r>
        <w:tab/>
        <w:t xml:space="preserve">Tiganj Z, Mboup M. Neural spike sorting using iterative ICA and a deflation-based approach. J Neural Eng. 2012 Dec;9(6):066002. </w:t>
      </w:r>
    </w:p>
    <w:p w14:paraId="1B04B28C" w14:textId="77777777" w:rsidR="00FA3928" w:rsidRDefault="00FA3928" w:rsidP="00FA3928">
      <w:pPr>
        <w:pStyle w:val="Bibliography"/>
      </w:pPr>
      <w:r>
        <w:t>5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1E42782F" w14:textId="77777777" w:rsidR="00FA3928" w:rsidRDefault="00FA3928" w:rsidP="00FA3928">
      <w:pPr>
        <w:pStyle w:val="Bibliography"/>
      </w:pPr>
      <w:r w:rsidRPr="006039BE">
        <w:rPr>
          <w:lang w:val="de-DE"/>
        </w:rPr>
        <w:t>56.</w:t>
      </w:r>
      <w:r w:rsidRPr="006039BE">
        <w:rPr>
          <w:lang w:val="de-DE"/>
        </w:rPr>
        <w:tab/>
        <w:t xml:space="preserve">Tenenbaum JB, de Silva V, Langford JC. </w:t>
      </w:r>
      <w:r>
        <w:t xml:space="preserve">A global geometric framework for nonlinear dimensionality reduction. Science. 2000 Dec 22;290(5500):2319–23. </w:t>
      </w:r>
    </w:p>
    <w:p w14:paraId="770955F3" w14:textId="77777777" w:rsidR="00FA3928" w:rsidRDefault="00FA3928" w:rsidP="00FA3928">
      <w:pPr>
        <w:pStyle w:val="Bibliography"/>
      </w:pPr>
      <w:r>
        <w:t>57.</w:t>
      </w:r>
      <w:r>
        <w:tab/>
        <w:t>Borg I, Groenen PJF, editors. Constructing MDS Representations. In: Modern Multidimensional Scaling: Theory and Applications [Internet]. New York, NY: Springer; 2005 [cited 2025 May 2]. p. 19–35. Available from: https://doi.org/10.1007/0-387-28981-X_2</w:t>
      </w:r>
    </w:p>
    <w:p w14:paraId="3C3331EE" w14:textId="77777777" w:rsidR="00FA3928" w:rsidRDefault="00FA3928" w:rsidP="00FA3928">
      <w:pPr>
        <w:pStyle w:val="Bibliography"/>
      </w:pPr>
      <w:r>
        <w:t>58.</w:t>
      </w:r>
      <w:r>
        <w:tab/>
        <w:t xml:space="preserve">MacQueen J. Some methods for classification and analysis of multivariate observations. Proc Fifth Berkeley Symp Math Stat Probab Vol 1 Stat. 1967 Jan 1;5.1:281–98. </w:t>
      </w:r>
    </w:p>
    <w:p w14:paraId="130F4B9C" w14:textId="77777777" w:rsidR="00FA3928" w:rsidRDefault="00FA3928" w:rsidP="00FA3928">
      <w:pPr>
        <w:pStyle w:val="Bibliography"/>
      </w:pPr>
      <w:r w:rsidRPr="006039BE">
        <w:rPr>
          <w:lang w:val="de-DE"/>
        </w:rPr>
        <w:t>59.</w:t>
      </w:r>
      <w:r w:rsidRPr="006039BE">
        <w:rPr>
          <w:lang w:val="de-DE"/>
        </w:rPr>
        <w:tab/>
        <w:t xml:space="preserve">Salganicoff M, Sarna M, Sax L, Gerstein GL. </w:t>
      </w:r>
      <w:r>
        <w:t xml:space="preserve">Unsupervised waveform classification for multi-neuron recordings: a real-time, software-based system. I. Algorithms and implementation. J Neurosci Methods. 1988 Oct;25(3):181–7. </w:t>
      </w:r>
    </w:p>
    <w:p w14:paraId="4CD45279" w14:textId="77777777" w:rsidR="00FA3928" w:rsidRDefault="00FA3928" w:rsidP="00FA3928">
      <w:pPr>
        <w:pStyle w:val="Bibliography"/>
      </w:pPr>
      <w:r>
        <w:t>60.</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086CCBA5" w14:textId="77777777" w:rsidR="00FA3928" w:rsidRDefault="00FA3928" w:rsidP="00FA3928">
      <w:pPr>
        <w:pStyle w:val="Bibliography"/>
      </w:pPr>
      <w:r>
        <w:t>61.</w:t>
      </w:r>
      <w:r>
        <w:tab/>
        <w:t xml:space="preserve">Caro-Martín CR, Delgado-García JM, Gruart A, Sánchez-Campusano R. Spike sorting based on shape, phase, and distribution features, and K-TOPS clustering with validity and error indices. Sci Rep. 2018 Dec 12;8(1):17796. </w:t>
      </w:r>
    </w:p>
    <w:p w14:paraId="50CD2AB1" w14:textId="77777777" w:rsidR="00FA3928" w:rsidRDefault="00FA3928" w:rsidP="00FA3928">
      <w:pPr>
        <w:pStyle w:val="Bibliography"/>
      </w:pPr>
      <w:r>
        <w:t>62.</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69EBB984" w14:textId="77777777" w:rsidR="00FA3928" w:rsidRDefault="00FA3928" w:rsidP="00FA3928">
      <w:pPr>
        <w:pStyle w:val="Bibliography"/>
      </w:pPr>
      <w:r>
        <w:lastRenderedPageBreak/>
        <w:t>63.</w:t>
      </w:r>
      <w:r>
        <w:tab/>
        <w:t xml:space="preserve">Ardelean ER, Coporîie A, Ichim AM, Dînșoreanu M, Mureșan RC. A study of autoencoders as a feature extraction technique for spike sorting. PLOS ONE. 2023 Mar 9;18(3):e0282810. </w:t>
      </w:r>
    </w:p>
    <w:p w14:paraId="1338E867" w14:textId="77777777" w:rsidR="00FA3928" w:rsidRDefault="00FA3928" w:rsidP="00FA3928">
      <w:pPr>
        <w:pStyle w:val="Bibliography"/>
      </w:pPr>
      <w:r>
        <w:t>64.</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09387D08" w14:textId="77777777" w:rsidR="00FA3928" w:rsidRDefault="00FA3928" w:rsidP="00FA3928">
      <w:pPr>
        <w:pStyle w:val="Bibliography"/>
      </w:pPr>
      <w:r>
        <w:t>65.</w:t>
      </w:r>
      <w:r>
        <w:tab/>
        <w:t xml:space="preserve">Bengio Y, Lamblin P, Popovici D, Larochelle H, Montreal U. Greedy layer-wise training of deep networks. Vol. 19, Advances in Neural Information Processing Systems. 2007. </w:t>
      </w:r>
    </w:p>
    <w:p w14:paraId="57214591" w14:textId="77777777" w:rsidR="00FA3928" w:rsidRDefault="00FA3928" w:rsidP="00FA3928">
      <w:pPr>
        <w:pStyle w:val="Bibliography"/>
      </w:pPr>
      <w:r>
        <w:t>66.</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3276A537" w14:textId="77777777" w:rsidR="00FA3928" w:rsidRDefault="00FA3928" w:rsidP="00FA3928">
      <w:pPr>
        <w:pStyle w:val="Bibliography"/>
      </w:pPr>
      <w:r>
        <w:t>67.</w:t>
      </w:r>
      <w:r>
        <w:tab/>
        <w:t xml:space="preserve">Jiang Z, Zheng Y, Tan H, Tang B, Zhou H. Variational Deep Embedding: An Unsupervised and Generative Approach to Clustering. 2017;1965–72. </w:t>
      </w:r>
    </w:p>
    <w:p w14:paraId="0CAD0B25" w14:textId="77777777" w:rsidR="00FA3928" w:rsidRDefault="00FA3928" w:rsidP="00FA3928">
      <w:pPr>
        <w:pStyle w:val="Bibliography"/>
      </w:pPr>
      <w:r>
        <w:t>68.</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65914DF3" w14:textId="77777777" w:rsidR="00FA3928" w:rsidRDefault="00FA3928" w:rsidP="00FA3928">
      <w:pPr>
        <w:pStyle w:val="Bibliography"/>
      </w:pPr>
      <w:r>
        <w:t>69.</w:t>
      </w:r>
      <w:r>
        <w:tab/>
        <w:t xml:space="preserve">Weiss GM. Mining with rarity: a unifying framework. ACM SIGKDD Explor Newsl. 2004 Jun;6(1):7–19. </w:t>
      </w:r>
    </w:p>
    <w:p w14:paraId="1268565F" w14:textId="77777777" w:rsidR="00FA3928" w:rsidRDefault="00FA3928" w:rsidP="00FA3928">
      <w:pPr>
        <w:pStyle w:val="Bibliography"/>
      </w:pPr>
      <w:r>
        <w:t>70.</w:t>
      </w:r>
      <w:r>
        <w:tab/>
        <w:t xml:space="preserve">Wegier W, Ksieniewicz P. Application of Imbalanced Data Classification Quality Metrics as Weighting Methods of the Ensemble Data Stream Classification Algorithms. Entropy Basel Switz. 2020 Jul 31;22(8):E849. </w:t>
      </w:r>
    </w:p>
    <w:p w14:paraId="47C62DFD" w14:textId="77777777" w:rsidR="00FA3928" w:rsidRDefault="00FA3928" w:rsidP="00FA3928">
      <w:pPr>
        <w:pStyle w:val="Bibliography"/>
      </w:pPr>
      <w:r>
        <w:t>71.</w:t>
      </w:r>
      <w:r>
        <w:tab/>
        <w:t xml:space="preserve">Sun Y, Wong AKC, Kamel MS. Classification of imbalanced data: a review. Int J Pattern Recognit Artif Intell. 2009 Jun;23(04):687–719. </w:t>
      </w:r>
    </w:p>
    <w:p w14:paraId="18DF1496" w14:textId="77777777" w:rsidR="00FA3928" w:rsidRDefault="00FA3928" w:rsidP="00FA3928">
      <w:pPr>
        <w:pStyle w:val="Bibliography"/>
      </w:pPr>
      <w:r>
        <w:t>72.</w:t>
      </w:r>
      <w:r>
        <w:tab/>
        <w:t xml:space="preserve">Joshi MV, Kumar V, Agarwal RC. Evaluating boosting algorithms to classify rare classes: comparison and improvements. In: Proceedings 2001 IEEE International Conference on Data Mining. 2001. p. 257–64. </w:t>
      </w:r>
    </w:p>
    <w:p w14:paraId="41257185" w14:textId="77777777" w:rsidR="00FA3928" w:rsidRDefault="00FA3928" w:rsidP="00FA3928">
      <w:pPr>
        <w:pStyle w:val="Bibliography"/>
      </w:pPr>
      <w:r>
        <w:t>73.</w:t>
      </w:r>
      <w:r>
        <w:tab/>
        <w:t xml:space="preserve">Rendón E, Abundez I, Arizmendi A, Quiroz EM. Internal versus External cluster validation indexes. 2011;5(1):8. </w:t>
      </w:r>
    </w:p>
    <w:p w14:paraId="5480C98A" w14:textId="77777777" w:rsidR="00FA3928" w:rsidRDefault="00FA3928" w:rsidP="00FA3928">
      <w:pPr>
        <w:pStyle w:val="Bibliography"/>
      </w:pPr>
      <w:r>
        <w:t>74.</w:t>
      </w:r>
      <w:r>
        <w:tab/>
        <w:t xml:space="preserve">Fowlkes EB, Mallows CL. A Method for Comparing Two Hierarchical Clusterings. J Am Stat Assoc. 1983;78(383):553–69. </w:t>
      </w:r>
    </w:p>
    <w:p w14:paraId="6BC0A53F" w14:textId="77777777" w:rsidR="00FA3928" w:rsidRDefault="00FA3928" w:rsidP="00FA3928">
      <w:pPr>
        <w:pStyle w:val="Bibliography"/>
      </w:pPr>
      <w:r>
        <w:t>75.</w:t>
      </w:r>
      <w:r>
        <w:tab/>
        <w:t xml:space="preserve">Steinley D. Properties of the Hubert-Arable Adjusted Rand Index. Psychol Methods. 2004;9(3):386–96. </w:t>
      </w:r>
    </w:p>
    <w:p w14:paraId="5890543A" w14:textId="77777777" w:rsidR="00FA3928" w:rsidRDefault="00FA3928" w:rsidP="00FA3928">
      <w:pPr>
        <w:pStyle w:val="Bibliography"/>
      </w:pPr>
      <w:r>
        <w:t>76.</w:t>
      </w:r>
      <w:r>
        <w:tab/>
        <w:t xml:space="preserve">Hubert L, Arabie P. Comparing partitions. J Classif. 1985 Dec 1;2(1):193–218. </w:t>
      </w:r>
    </w:p>
    <w:p w14:paraId="33FC161A" w14:textId="77777777" w:rsidR="00FA3928" w:rsidRDefault="00FA3928" w:rsidP="00FA3928">
      <w:pPr>
        <w:pStyle w:val="Bibliography"/>
      </w:pPr>
      <w:r>
        <w:lastRenderedPageBreak/>
        <w:t>77.</w:t>
      </w:r>
      <w:r>
        <w:tab/>
        <w:t xml:space="preserve">Vinh NX, Epps J, Bailey J. Information Theoretic Measures for Clusterings Comparison: Variants, Properties, Normalization and Correction for Chance. :18. </w:t>
      </w:r>
    </w:p>
    <w:p w14:paraId="68E8C5E6" w14:textId="77777777" w:rsidR="00FA3928" w:rsidRDefault="00FA3928" w:rsidP="00FA3928">
      <w:pPr>
        <w:pStyle w:val="Bibliography"/>
      </w:pPr>
      <w:r>
        <w:t>78.</w:t>
      </w:r>
      <w:r>
        <w:tab/>
        <w:t xml:space="preserve">Vinh N, Epps J, Bailey J. Information theoretic measures for clusterings comparison: Is a correction for chance necessary? ICML. 2009. 135 p. </w:t>
      </w:r>
    </w:p>
    <w:p w14:paraId="44FCFC52" w14:textId="77777777" w:rsidR="00FA3928" w:rsidRDefault="00FA3928" w:rsidP="00FA3928">
      <w:pPr>
        <w:pStyle w:val="Bibliography"/>
      </w:pPr>
      <w:r>
        <w:t>79.</w:t>
      </w:r>
      <w:r>
        <w:tab/>
        <w:t xml:space="preserve">Lazarenko D, Bonald T. Pairwise Adjusted Mutual Information. 2021. </w:t>
      </w:r>
    </w:p>
    <w:p w14:paraId="3868A19E" w14:textId="77777777" w:rsidR="00FA3928" w:rsidRDefault="00FA3928" w:rsidP="00FA3928">
      <w:pPr>
        <w:pStyle w:val="Bibliography"/>
      </w:pPr>
      <w:r>
        <w:t>80.</w:t>
      </w:r>
      <w:r>
        <w:tab/>
        <w:t xml:space="preserve">Manning CD, Raghavan P, Schütze H. Introduction to Information Retrieval. Illustrated edition. New York: Cambridge University Press; 2008. 506 p. </w:t>
      </w:r>
    </w:p>
    <w:p w14:paraId="210CFD59" w14:textId="77777777" w:rsidR="00FA3928" w:rsidRDefault="00FA3928" w:rsidP="00FA3928">
      <w:pPr>
        <w:pStyle w:val="Bibliography"/>
      </w:pPr>
      <w:r>
        <w:t>81.</w:t>
      </w:r>
      <w:r>
        <w:tab/>
        <w:t xml:space="preserve">Halkidi M, Batistakis Y, Vazirgiannis M. On Clustering Validation Techniques. J Intell Inf Syst. 2001 Dec 1;17(2):107–45. </w:t>
      </w:r>
    </w:p>
    <w:p w14:paraId="0A5FF5BC" w14:textId="77777777" w:rsidR="00FA3928" w:rsidRDefault="00FA3928" w:rsidP="00FA3928">
      <w:pPr>
        <w:pStyle w:val="Bibliography"/>
      </w:pPr>
      <w:r>
        <w:t>82.</w:t>
      </w:r>
      <w:r>
        <w:tab/>
        <w:t xml:space="preserve">Caliński T, JA H. A Dendrite Method for Cluster Analysis. Commun Stat - Theory Methods. 1974 Jan 1;3:1–27. </w:t>
      </w:r>
    </w:p>
    <w:p w14:paraId="1E62DBD4" w14:textId="77777777" w:rsidR="00FA3928" w:rsidRDefault="00FA3928" w:rsidP="00FA3928">
      <w:pPr>
        <w:pStyle w:val="Bibliography"/>
      </w:pPr>
      <w:r>
        <w:t>83.</w:t>
      </w:r>
      <w:r>
        <w:tab/>
        <w:t xml:space="preserve">Davies DL, Bouldin DW. A Cluster Separation Measure. IEEE Trans Pattern Anal Mach Intell. 1979 Apr;PAMI-1(2):224–7. </w:t>
      </w:r>
    </w:p>
    <w:p w14:paraId="51982623" w14:textId="77777777" w:rsidR="00FA3928" w:rsidRDefault="00FA3928" w:rsidP="00FA3928">
      <w:pPr>
        <w:pStyle w:val="Bibliography"/>
      </w:pPr>
      <w:r>
        <w:t>84.</w:t>
      </w:r>
      <w:r>
        <w:tab/>
        <w:t xml:space="preserve">Rosenberg A, Hirschberg J. V-Measure: A Conditional Entropy-Based External Cluster Evaluation Measure. In 2007. p. 410–20. </w:t>
      </w:r>
    </w:p>
    <w:p w14:paraId="54FBE98D" w14:textId="77777777" w:rsidR="00FA3928" w:rsidRDefault="00FA3928" w:rsidP="00FA3928">
      <w:pPr>
        <w:pStyle w:val="Bibliography"/>
      </w:pPr>
      <w:r>
        <w:t>85.</w:t>
      </w:r>
      <w:r>
        <w:tab/>
        <w:t xml:space="preserve">Rousseeuw PJ. Silhouettes: A graphical aid to the interpretation and validation of cluster analysis. J Comput Appl Math. 1987 Nov 1;20:53–65. </w:t>
      </w:r>
    </w:p>
    <w:p w14:paraId="5F3BA215" w14:textId="77777777" w:rsidR="00FA3928" w:rsidRDefault="00FA3928" w:rsidP="00FA3928">
      <w:pPr>
        <w:pStyle w:val="Bibliography"/>
      </w:pPr>
      <w:r>
        <w:t>86.</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0DC5F3FF" w14:textId="77777777" w:rsidR="00FA3928" w:rsidRDefault="00FA3928" w:rsidP="00FA3928">
      <w:pPr>
        <w:pStyle w:val="Bibliography"/>
      </w:pPr>
      <w:r>
        <w:t>87.</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7E2E347B" w14:textId="77777777" w:rsidR="00FA3928" w:rsidRDefault="00FA3928" w:rsidP="00FA3928">
      <w:pPr>
        <w:pStyle w:val="Bibliography"/>
      </w:pPr>
      <w:r>
        <w:t>88.</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1A5F22CD"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5"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6" w15:restartNumberingAfterBreak="0">
    <w:nsid w:val="7B9F54DC"/>
    <w:multiLevelType w:val="multilevel"/>
    <w:tmpl w:val="139CAC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63479691">
    <w:abstractNumId w:val="6"/>
  </w:num>
  <w:num w:numId="2" w16cid:durableId="462970580">
    <w:abstractNumId w:val="3"/>
  </w:num>
  <w:num w:numId="3" w16cid:durableId="199048185">
    <w:abstractNumId w:val="1"/>
  </w:num>
  <w:num w:numId="4" w16cid:durableId="103503195">
    <w:abstractNumId w:val="4"/>
  </w:num>
  <w:num w:numId="5" w16cid:durableId="1717124815">
    <w:abstractNumId w:val="2"/>
  </w:num>
  <w:num w:numId="6" w16cid:durableId="728307486">
    <w:abstractNumId w:val="5"/>
  </w:num>
  <w:num w:numId="7" w16cid:durableId="15301467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05CD3"/>
    <w:rsid w:val="00007A08"/>
    <w:rsid w:val="000102BB"/>
    <w:rsid w:val="000118D1"/>
    <w:rsid w:val="000202ED"/>
    <w:rsid w:val="00024BAA"/>
    <w:rsid w:val="00041F24"/>
    <w:rsid w:val="00044F69"/>
    <w:rsid w:val="00046BCC"/>
    <w:rsid w:val="00056CC2"/>
    <w:rsid w:val="0006213D"/>
    <w:rsid w:val="000647FF"/>
    <w:rsid w:val="00065A9F"/>
    <w:rsid w:val="00066AAB"/>
    <w:rsid w:val="00070021"/>
    <w:rsid w:val="00073A78"/>
    <w:rsid w:val="000834F1"/>
    <w:rsid w:val="000843F4"/>
    <w:rsid w:val="00086CD5"/>
    <w:rsid w:val="000934B2"/>
    <w:rsid w:val="00096972"/>
    <w:rsid w:val="000B5CAE"/>
    <w:rsid w:val="000C0258"/>
    <w:rsid w:val="000C1998"/>
    <w:rsid w:val="000E49B2"/>
    <w:rsid w:val="000E4AB9"/>
    <w:rsid w:val="000F5AF6"/>
    <w:rsid w:val="00107749"/>
    <w:rsid w:val="00117613"/>
    <w:rsid w:val="0012383D"/>
    <w:rsid w:val="00134E24"/>
    <w:rsid w:val="00142682"/>
    <w:rsid w:val="00147E85"/>
    <w:rsid w:val="0015283C"/>
    <w:rsid w:val="001700C2"/>
    <w:rsid w:val="001725E3"/>
    <w:rsid w:val="00175096"/>
    <w:rsid w:val="00176C5F"/>
    <w:rsid w:val="00177E11"/>
    <w:rsid w:val="00177EC1"/>
    <w:rsid w:val="00180CD3"/>
    <w:rsid w:val="00186C68"/>
    <w:rsid w:val="00187F54"/>
    <w:rsid w:val="00197DDF"/>
    <w:rsid w:val="001A1EA0"/>
    <w:rsid w:val="001B41D0"/>
    <w:rsid w:val="001B7E9C"/>
    <w:rsid w:val="001C0FF9"/>
    <w:rsid w:val="001D7346"/>
    <w:rsid w:val="001E0413"/>
    <w:rsid w:val="001E1BD3"/>
    <w:rsid w:val="001E257A"/>
    <w:rsid w:val="001E5347"/>
    <w:rsid w:val="001E68AE"/>
    <w:rsid w:val="001E74D7"/>
    <w:rsid w:val="001E79F6"/>
    <w:rsid w:val="001F2569"/>
    <w:rsid w:val="001F4912"/>
    <w:rsid w:val="001F72E7"/>
    <w:rsid w:val="0020430A"/>
    <w:rsid w:val="002176A7"/>
    <w:rsid w:val="0024599D"/>
    <w:rsid w:val="002505D8"/>
    <w:rsid w:val="00254286"/>
    <w:rsid w:val="002548C7"/>
    <w:rsid w:val="002670BF"/>
    <w:rsid w:val="00267626"/>
    <w:rsid w:val="002734B3"/>
    <w:rsid w:val="00284D80"/>
    <w:rsid w:val="00285784"/>
    <w:rsid w:val="002870BB"/>
    <w:rsid w:val="00290861"/>
    <w:rsid w:val="0029094F"/>
    <w:rsid w:val="00291E9E"/>
    <w:rsid w:val="002923F2"/>
    <w:rsid w:val="002A6911"/>
    <w:rsid w:val="002B1321"/>
    <w:rsid w:val="002C3381"/>
    <w:rsid w:val="002D1BEE"/>
    <w:rsid w:val="002E5F0E"/>
    <w:rsid w:val="003003FE"/>
    <w:rsid w:val="00321774"/>
    <w:rsid w:val="0032247D"/>
    <w:rsid w:val="00323BB1"/>
    <w:rsid w:val="00325650"/>
    <w:rsid w:val="00325B6F"/>
    <w:rsid w:val="0033034D"/>
    <w:rsid w:val="0033069B"/>
    <w:rsid w:val="003319BB"/>
    <w:rsid w:val="00337AEE"/>
    <w:rsid w:val="003406BD"/>
    <w:rsid w:val="0034084E"/>
    <w:rsid w:val="00342AD3"/>
    <w:rsid w:val="0034367A"/>
    <w:rsid w:val="00346770"/>
    <w:rsid w:val="0035005A"/>
    <w:rsid w:val="00355027"/>
    <w:rsid w:val="003560BE"/>
    <w:rsid w:val="00365D57"/>
    <w:rsid w:val="00373074"/>
    <w:rsid w:val="00383CCC"/>
    <w:rsid w:val="003846C7"/>
    <w:rsid w:val="00393434"/>
    <w:rsid w:val="003A3159"/>
    <w:rsid w:val="003A5671"/>
    <w:rsid w:val="003A7495"/>
    <w:rsid w:val="003B10E0"/>
    <w:rsid w:val="003C0EC1"/>
    <w:rsid w:val="003C3961"/>
    <w:rsid w:val="003C3D1C"/>
    <w:rsid w:val="003C4410"/>
    <w:rsid w:val="003D31FF"/>
    <w:rsid w:val="003D4F39"/>
    <w:rsid w:val="003F0651"/>
    <w:rsid w:val="003F1398"/>
    <w:rsid w:val="003F3574"/>
    <w:rsid w:val="00402BB9"/>
    <w:rsid w:val="004048C3"/>
    <w:rsid w:val="00405787"/>
    <w:rsid w:val="004209F9"/>
    <w:rsid w:val="0042438B"/>
    <w:rsid w:val="00441987"/>
    <w:rsid w:val="00442177"/>
    <w:rsid w:val="00450C62"/>
    <w:rsid w:val="0045234B"/>
    <w:rsid w:val="0045321E"/>
    <w:rsid w:val="00454A0B"/>
    <w:rsid w:val="00456DBD"/>
    <w:rsid w:val="0045771F"/>
    <w:rsid w:val="00461C02"/>
    <w:rsid w:val="004635B5"/>
    <w:rsid w:val="00471CB2"/>
    <w:rsid w:val="00471EC4"/>
    <w:rsid w:val="00474DE6"/>
    <w:rsid w:val="00477C9D"/>
    <w:rsid w:val="00481928"/>
    <w:rsid w:val="00481E03"/>
    <w:rsid w:val="0048716C"/>
    <w:rsid w:val="004952E0"/>
    <w:rsid w:val="004A58A9"/>
    <w:rsid w:val="004A7558"/>
    <w:rsid w:val="004B310B"/>
    <w:rsid w:val="004B33B2"/>
    <w:rsid w:val="004C12D3"/>
    <w:rsid w:val="004C4403"/>
    <w:rsid w:val="004C6183"/>
    <w:rsid w:val="004C6CA6"/>
    <w:rsid w:val="004D09FB"/>
    <w:rsid w:val="004D19AA"/>
    <w:rsid w:val="004D3100"/>
    <w:rsid w:val="004D4A44"/>
    <w:rsid w:val="004E3875"/>
    <w:rsid w:val="004F7042"/>
    <w:rsid w:val="00505459"/>
    <w:rsid w:val="005055BF"/>
    <w:rsid w:val="00513C62"/>
    <w:rsid w:val="00517628"/>
    <w:rsid w:val="005260E4"/>
    <w:rsid w:val="00532CCA"/>
    <w:rsid w:val="005472E3"/>
    <w:rsid w:val="0055029F"/>
    <w:rsid w:val="00555DBF"/>
    <w:rsid w:val="005617A6"/>
    <w:rsid w:val="005656F7"/>
    <w:rsid w:val="00572FF5"/>
    <w:rsid w:val="00574321"/>
    <w:rsid w:val="00575A7C"/>
    <w:rsid w:val="00576088"/>
    <w:rsid w:val="005823FE"/>
    <w:rsid w:val="00590BA5"/>
    <w:rsid w:val="00592FB3"/>
    <w:rsid w:val="005941FF"/>
    <w:rsid w:val="00594932"/>
    <w:rsid w:val="005A0D1D"/>
    <w:rsid w:val="005A450C"/>
    <w:rsid w:val="005A7DFD"/>
    <w:rsid w:val="005B1A35"/>
    <w:rsid w:val="005B3D8A"/>
    <w:rsid w:val="005C4AE1"/>
    <w:rsid w:val="005C5E54"/>
    <w:rsid w:val="005D24E1"/>
    <w:rsid w:val="005D4955"/>
    <w:rsid w:val="005E12FC"/>
    <w:rsid w:val="005E21F9"/>
    <w:rsid w:val="005E4BB8"/>
    <w:rsid w:val="005F129F"/>
    <w:rsid w:val="005F621B"/>
    <w:rsid w:val="00601801"/>
    <w:rsid w:val="006039BE"/>
    <w:rsid w:val="00610034"/>
    <w:rsid w:val="00612AB0"/>
    <w:rsid w:val="006149F2"/>
    <w:rsid w:val="00616C24"/>
    <w:rsid w:val="006205A5"/>
    <w:rsid w:val="006212D4"/>
    <w:rsid w:val="00622E45"/>
    <w:rsid w:val="0062314B"/>
    <w:rsid w:val="00623D8B"/>
    <w:rsid w:val="00624044"/>
    <w:rsid w:val="00632D6B"/>
    <w:rsid w:val="006408F3"/>
    <w:rsid w:val="006519F4"/>
    <w:rsid w:val="00652BBD"/>
    <w:rsid w:val="00670A60"/>
    <w:rsid w:val="00676848"/>
    <w:rsid w:val="00684191"/>
    <w:rsid w:val="006852B3"/>
    <w:rsid w:val="00692C12"/>
    <w:rsid w:val="00693D9F"/>
    <w:rsid w:val="0069654C"/>
    <w:rsid w:val="00696CB3"/>
    <w:rsid w:val="006B137A"/>
    <w:rsid w:val="006B5425"/>
    <w:rsid w:val="006B6FA7"/>
    <w:rsid w:val="006C0E42"/>
    <w:rsid w:val="006C2839"/>
    <w:rsid w:val="006C3B74"/>
    <w:rsid w:val="006C4F73"/>
    <w:rsid w:val="006C61C2"/>
    <w:rsid w:val="006D4219"/>
    <w:rsid w:val="006D4963"/>
    <w:rsid w:val="006D7A65"/>
    <w:rsid w:val="006E0F3E"/>
    <w:rsid w:val="006E19AC"/>
    <w:rsid w:val="006F25BF"/>
    <w:rsid w:val="006F275D"/>
    <w:rsid w:val="006F6CA6"/>
    <w:rsid w:val="006F71C8"/>
    <w:rsid w:val="00701E9E"/>
    <w:rsid w:val="0071432D"/>
    <w:rsid w:val="00724103"/>
    <w:rsid w:val="00724CC4"/>
    <w:rsid w:val="00726D10"/>
    <w:rsid w:val="0073129F"/>
    <w:rsid w:val="00737704"/>
    <w:rsid w:val="007421B7"/>
    <w:rsid w:val="00747AD6"/>
    <w:rsid w:val="00753374"/>
    <w:rsid w:val="007565B2"/>
    <w:rsid w:val="007606F7"/>
    <w:rsid w:val="007608C6"/>
    <w:rsid w:val="00760D60"/>
    <w:rsid w:val="007656BC"/>
    <w:rsid w:val="00770C01"/>
    <w:rsid w:val="00771E21"/>
    <w:rsid w:val="007759B2"/>
    <w:rsid w:val="00793668"/>
    <w:rsid w:val="007A03DD"/>
    <w:rsid w:val="007A5116"/>
    <w:rsid w:val="007A796B"/>
    <w:rsid w:val="007B24C6"/>
    <w:rsid w:val="007B6091"/>
    <w:rsid w:val="007B71E0"/>
    <w:rsid w:val="007B78A8"/>
    <w:rsid w:val="007C593D"/>
    <w:rsid w:val="007D07FB"/>
    <w:rsid w:val="007D4842"/>
    <w:rsid w:val="007E1C53"/>
    <w:rsid w:val="007E6C5B"/>
    <w:rsid w:val="007F01DD"/>
    <w:rsid w:val="00813FCD"/>
    <w:rsid w:val="008175B2"/>
    <w:rsid w:val="00822412"/>
    <w:rsid w:val="00823579"/>
    <w:rsid w:val="00827DB5"/>
    <w:rsid w:val="0083641E"/>
    <w:rsid w:val="00845648"/>
    <w:rsid w:val="008520E8"/>
    <w:rsid w:val="00852F22"/>
    <w:rsid w:val="00864360"/>
    <w:rsid w:val="0087455B"/>
    <w:rsid w:val="00881CC7"/>
    <w:rsid w:val="00887812"/>
    <w:rsid w:val="0088784D"/>
    <w:rsid w:val="008927B0"/>
    <w:rsid w:val="008A553B"/>
    <w:rsid w:val="008A5B18"/>
    <w:rsid w:val="008B2AD5"/>
    <w:rsid w:val="008B5FDC"/>
    <w:rsid w:val="008C1538"/>
    <w:rsid w:val="008C16EC"/>
    <w:rsid w:val="008C21B5"/>
    <w:rsid w:val="008C3AAB"/>
    <w:rsid w:val="008C7504"/>
    <w:rsid w:val="00912C37"/>
    <w:rsid w:val="00914989"/>
    <w:rsid w:val="009159E3"/>
    <w:rsid w:val="00916F17"/>
    <w:rsid w:val="00917573"/>
    <w:rsid w:val="00925406"/>
    <w:rsid w:val="009263FE"/>
    <w:rsid w:val="00926A07"/>
    <w:rsid w:val="00930452"/>
    <w:rsid w:val="00930AEC"/>
    <w:rsid w:val="0095289E"/>
    <w:rsid w:val="009564A2"/>
    <w:rsid w:val="00960E0A"/>
    <w:rsid w:val="009627A4"/>
    <w:rsid w:val="00963B8A"/>
    <w:rsid w:val="00971342"/>
    <w:rsid w:val="00980915"/>
    <w:rsid w:val="00982FA9"/>
    <w:rsid w:val="0098589B"/>
    <w:rsid w:val="009930CF"/>
    <w:rsid w:val="009A308C"/>
    <w:rsid w:val="009A48E8"/>
    <w:rsid w:val="009A576C"/>
    <w:rsid w:val="009A6A8C"/>
    <w:rsid w:val="009B2772"/>
    <w:rsid w:val="009B302C"/>
    <w:rsid w:val="009B323B"/>
    <w:rsid w:val="009C15E1"/>
    <w:rsid w:val="009C63CB"/>
    <w:rsid w:val="009D2F13"/>
    <w:rsid w:val="009D3C7C"/>
    <w:rsid w:val="009E314F"/>
    <w:rsid w:val="009E48F9"/>
    <w:rsid w:val="009E5541"/>
    <w:rsid w:val="009F0614"/>
    <w:rsid w:val="009F07E2"/>
    <w:rsid w:val="009F0F15"/>
    <w:rsid w:val="009F4474"/>
    <w:rsid w:val="009F66CD"/>
    <w:rsid w:val="009F6C8D"/>
    <w:rsid w:val="00A00DB8"/>
    <w:rsid w:val="00A014A2"/>
    <w:rsid w:val="00A05FF3"/>
    <w:rsid w:val="00A1074B"/>
    <w:rsid w:val="00A10A67"/>
    <w:rsid w:val="00A2336F"/>
    <w:rsid w:val="00A311A6"/>
    <w:rsid w:val="00A322CD"/>
    <w:rsid w:val="00A3786A"/>
    <w:rsid w:val="00A42413"/>
    <w:rsid w:val="00A429E9"/>
    <w:rsid w:val="00A6569A"/>
    <w:rsid w:val="00A65DE1"/>
    <w:rsid w:val="00A72470"/>
    <w:rsid w:val="00A76390"/>
    <w:rsid w:val="00A80F73"/>
    <w:rsid w:val="00A86BE9"/>
    <w:rsid w:val="00A9149C"/>
    <w:rsid w:val="00A942E2"/>
    <w:rsid w:val="00A94CC9"/>
    <w:rsid w:val="00AA765B"/>
    <w:rsid w:val="00AB2ABF"/>
    <w:rsid w:val="00AB2C36"/>
    <w:rsid w:val="00AC456A"/>
    <w:rsid w:val="00AD41C2"/>
    <w:rsid w:val="00AD6CA2"/>
    <w:rsid w:val="00AE0772"/>
    <w:rsid w:val="00AE216E"/>
    <w:rsid w:val="00AE7A8B"/>
    <w:rsid w:val="00AF2227"/>
    <w:rsid w:val="00AF484E"/>
    <w:rsid w:val="00AF795B"/>
    <w:rsid w:val="00B278FD"/>
    <w:rsid w:val="00B332FD"/>
    <w:rsid w:val="00B43256"/>
    <w:rsid w:val="00B446ED"/>
    <w:rsid w:val="00B450CA"/>
    <w:rsid w:val="00B5050E"/>
    <w:rsid w:val="00B61EB2"/>
    <w:rsid w:val="00B65C59"/>
    <w:rsid w:val="00B73B22"/>
    <w:rsid w:val="00B7523C"/>
    <w:rsid w:val="00B843E6"/>
    <w:rsid w:val="00B84BF0"/>
    <w:rsid w:val="00B90759"/>
    <w:rsid w:val="00B957A1"/>
    <w:rsid w:val="00B95C1E"/>
    <w:rsid w:val="00BA22C2"/>
    <w:rsid w:val="00BA72E5"/>
    <w:rsid w:val="00BC11FC"/>
    <w:rsid w:val="00BC267F"/>
    <w:rsid w:val="00BC26E6"/>
    <w:rsid w:val="00BC6A9A"/>
    <w:rsid w:val="00BE1E6E"/>
    <w:rsid w:val="00BE4915"/>
    <w:rsid w:val="00C03082"/>
    <w:rsid w:val="00C04E2C"/>
    <w:rsid w:val="00C11DBB"/>
    <w:rsid w:val="00C1271B"/>
    <w:rsid w:val="00C14180"/>
    <w:rsid w:val="00C2113A"/>
    <w:rsid w:val="00C22204"/>
    <w:rsid w:val="00C23298"/>
    <w:rsid w:val="00C2438F"/>
    <w:rsid w:val="00C326EC"/>
    <w:rsid w:val="00C3620D"/>
    <w:rsid w:val="00C36F03"/>
    <w:rsid w:val="00C45874"/>
    <w:rsid w:val="00C46B15"/>
    <w:rsid w:val="00C51282"/>
    <w:rsid w:val="00C56A4B"/>
    <w:rsid w:val="00C5724F"/>
    <w:rsid w:val="00C5747C"/>
    <w:rsid w:val="00C60188"/>
    <w:rsid w:val="00C63FF1"/>
    <w:rsid w:val="00C64F40"/>
    <w:rsid w:val="00C67199"/>
    <w:rsid w:val="00C70412"/>
    <w:rsid w:val="00C71B32"/>
    <w:rsid w:val="00C86649"/>
    <w:rsid w:val="00C90CE5"/>
    <w:rsid w:val="00CA2FD3"/>
    <w:rsid w:val="00CA6F03"/>
    <w:rsid w:val="00CC2510"/>
    <w:rsid w:val="00CC7416"/>
    <w:rsid w:val="00CD0B72"/>
    <w:rsid w:val="00CD451B"/>
    <w:rsid w:val="00CD5168"/>
    <w:rsid w:val="00CE0BB1"/>
    <w:rsid w:val="00D04213"/>
    <w:rsid w:val="00D10021"/>
    <w:rsid w:val="00D115E7"/>
    <w:rsid w:val="00D12114"/>
    <w:rsid w:val="00D17B86"/>
    <w:rsid w:val="00D20A99"/>
    <w:rsid w:val="00D21D5B"/>
    <w:rsid w:val="00D23B6D"/>
    <w:rsid w:val="00D2526C"/>
    <w:rsid w:val="00D32556"/>
    <w:rsid w:val="00D37EC9"/>
    <w:rsid w:val="00D47C5E"/>
    <w:rsid w:val="00D53114"/>
    <w:rsid w:val="00D547AA"/>
    <w:rsid w:val="00D55A6E"/>
    <w:rsid w:val="00D569A6"/>
    <w:rsid w:val="00D64805"/>
    <w:rsid w:val="00D7059D"/>
    <w:rsid w:val="00D7585B"/>
    <w:rsid w:val="00D7665F"/>
    <w:rsid w:val="00D80A4A"/>
    <w:rsid w:val="00D92DB3"/>
    <w:rsid w:val="00DA47AB"/>
    <w:rsid w:val="00DA4B79"/>
    <w:rsid w:val="00DA665B"/>
    <w:rsid w:val="00DA681F"/>
    <w:rsid w:val="00DB181A"/>
    <w:rsid w:val="00DB1BE7"/>
    <w:rsid w:val="00DB1DC9"/>
    <w:rsid w:val="00DB2393"/>
    <w:rsid w:val="00DB3F57"/>
    <w:rsid w:val="00DC2310"/>
    <w:rsid w:val="00DC4759"/>
    <w:rsid w:val="00DE324F"/>
    <w:rsid w:val="00DF31A2"/>
    <w:rsid w:val="00E02366"/>
    <w:rsid w:val="00E04C66"/>
    <w:rsid w:val="00E41992"/>
    <w:rsid w:val="00E42FAB"/>
    <w:rsid w:val="00E4301A"/>
    <w:rsid w:val="00E552AA"/>
    <w:rsid w:val="00E6134A"/>
    <w:rsid w:val="00E61BF1"/>
    <w:rsid w:val="00E633B7"/>
    <w:rsid w:val="00E6619B"/>
    <w:rsid w:val="00E67558"/>
    <w:rsid w:val="00E7013C"/>
    <w:rsid w:val="00E74E37"/>
    <w:rsid w:val="00E75DA5"/>
    <w:rsid w:val="00E774E1"/>
    <w:rsid w:val="00E829C9"/>
    <w:rsid w:val="00E845FE"/>
    <w:rsid w:val="00E8728D"/>
    <w:rsid w:val="00EA2D13"/>
    <w:rsid w:val="00EB10F3"/>
    <w:rsid w:val="00EB568B"/>
    <w:rsid w:val="00EC766E"/>
    <w:rsid w:val="00ED23DF"/>
    <w:rsid w:val="00ED5C32"/>
    <w:rsid w:val="00ED7018"/>
    <w:rsid w:val="00EF02C2"/>
    <w:rsid w:val="00EF59AF"/>
    <w:rsid w:val="00F0267D"/>
    <w:rsid w:val="00F06F96"/>
    <w:rsid w:val="00F173D2"/>
    <w:rsid w:val="00F21A92"/>
    <w:rsid w:val="00F22AE1"/>
    <w:rsid w:val="00F36532"/>
    <w:rsid w:val="00F3658E"/>
    <w:rsid w:val="00F36985"/>
    <w:rsid w:val="00F377BF"/>
    <w:rsid w:val="00F37EFD"/>
    <w:rsid w:val="00F40F51"/>
    <w:rsid w:val="00F420E6"/>
    <w:rsid w:val="00F47D5A"/>
    <w:rsid w:val="00F52175"/>
    <w:rsid w:val="00F5322B"/>
    <w:rsid w:val="00F56DD6"/>
    <w:rsid w:val="00F57172"/>
    <w:rsid w:val="00F634F8"/>
    <w:rsid w:val="00F65CF6"/>
    <w:rsid w:val="00F678E2"/>
    <w:rsid w:val="00F74AE0"/>
    <w:rsid w:val="00F763E5"/>
    <w:rsid w:val="00F76898"/>
    <w:rsid w:val="00F8030B"/>
    <w:rsid w:val="00F81813"/>
    <w:rsid w:val="00F82D00"/>
    <w:rsid w:val="00F87881"/>
    <w:rsid w:val="00F91300"/>
    <w:rsid w:val="00F91BC5"/>
    <w:rsid w:val="00F92DA7"/>
    <w:rsid w:val="00F96C4B"/>
    <w:rsid w:val="00FA0F61"/>
    <w:rsid w:val="00FA3928"/>
    <w:rsid w:val="00FB1D8F"/>
    <w:rsid w:val="00FC33D8"/>
    <w:rsid w:val="00FC49A7"/>
    <w:rsid w:val="00FC667A"/>
    <w:rsid w:val="00FD4B13"/>
    <w:rsid w:val="00FE5637"/>
    <w:rsid w:val="00FE6A29"/>
    <w:rsid w:val="00FF0F1F"/>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ind w:left="3600" w:hanging="36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ind w:left="4320" w:hanging="36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ind w:left="504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ind w:left="5760" w:hanging="36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ind w:left="6480" w:hanging="36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417144509">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01654769">
      <w:bodyDiv w:val="1"/>
      <w:marLeft w:val="0"/>
      <w:marRight w:val="0"/>
      <w:marTop w:val="0"/>
      <w:marBottom w:val="0"/>
      <w:divBdr>
        <w:top w:val="none" w:sz="0" w:space="0" w:color="auto"/>
        <w:left w:val="none" w:sz="0" w:space="0" w:color="auto"/>
        <w:bottom w:val="none" w:sz="0" w:space="0" w:color="auto"/>
        <w:right w:val="none" w:sz="0" w:space="0" w:color="auto"/>
      </w:divBdr>
      <w:divsChild>
        <w:div w:id="642470902">
          <w:marLeft w:val="0"/>
          <w:marRight w:val="0"/>
          <w:marTop w:val="0"/>
          <w:marBottom w:val="0"/>
          <w:divBdr>
            <w:top w:val="single" w:sz="2" w:space="0" w:color="auto"/>
            <w:left w:val="single" w:sz="2" w:space="0" w:color="auto"/>
            <w:bottom w:val="single" w:sz="2" w:space="0" w:color="auto"/>
            <w:right w:val="single" w:sz="2" w:space="0" w:color="auto"/>
          </w:divBdr>
          <w:divsChild>
            <w:div w:id="1777479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6383584">
      <w:bodyDiv w:val="1"/>
      <w:marLeft w:val="0"/>
      <w:marRight w:val="0"/>
      <w:marTop w:val="0"/>
      <w:marBottom w:val="0"/>
      <w:divBdr>
        <w:top w:val="none" w:sz="0" w:space="0" w:color="auto"/>
        <w:left w:val="none" w:sz="0" w:space="0" w:color="auto"/>
        <w:bottom w:val="none" w:sz="0" w:space="0" w:color="auto"/>
        <w:right w:val="none" w:sz="0" w:space="0" w:color="auto"/>
      </w:divBdr>
      <w:divsChild>
        <w:div w:id="1993826332">
          <w:marLeft w:val="0"/>
          <w:marRight w:val="0"/>
          <w:marTop w:val="0"/>
          <w:marBottom w:val="0"/>
          <w:divBdr>
            <w:top w:val="single" w:sz="2" w:space="0" w:color="auto"/>
            <w:left w:val="single" w:sz="2" w:space="0" w:color="auto"/>
            <w:bottom w:val="single" w:sz="2" w:space="0" w:color="auto"/>
            <w:right w:val="single" w:sz="2" w:space="0" w:color="auto"/>
          </w:divBdr>
          <w:divsChild>
            <w:div w:id="13332658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496072307">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 w:id="1967659786">
      <w:bodyDiv w:val="1"/>
      <w:marLeft w:val="0"/>
      <w:marRight w:val="0"/>
      <w:marTop w:val="0"/>
      <w:marBottom w:val="0"/>
      <w:divBdr>
        <w:top w:val="none" w:sz="0" w:space="0" w:color="auto"/>
        <w:left w:val="none" w:sz="0" w:space="0" w:color="auto"/>
        <w:bottom w:val="none" w:sz="0" w:space="0" w:color="auto"/>
        <w:right w:val="none" w:sz="0" w:space="0" w:color="auto"/>
      </w:divBdr>
    </w:div>
    <w:div w:id="2078817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bioweb.me/CPGJNM2012-dataset"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hyperlink" Target="https://spikeforest.flatironinstitute.org/studyset/SYNTH_MONOTRODE" TargetMode="External"/><Relationship Id="rId17" Type="http://schemas.openxmlformats.org/officeDocument/2006/relationships/hyperlink" Target="https://github.com/ArdeleanRichard/Deep-Clustering-in-Spike-Sorting" TargetMode="External"/><Relationship Id="rId2" Type="http://schemas.openxmlformats.org/officeDocument/2006/relationships/styles" Target="styles.xml"/><Relationship Id="rId16" Type="http://schemas.openxmlformats.org/officeDocument/2006/relationships/hyperlink" Target="https://crcns.org/data-sets/methods/spe-1/about-spe-1"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hyperlink" Target="https://spikeforest.flatironinstitute.org/study/paired_kampff"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www.kaggle.com/datasets/ardeleanrichard/simulationsdataset/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43</TotalTime>
  <Pages>36</Pages>
  <Words>59793</Words>
  <Characters>340824</Characters>
  <Application>Microsoft Office Word</Application>
  <DocSecurity>0</DocSecurity>
  <Lines>2840</Lines>
  <Paragraphs>7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182</cp:revision>
  <dcterms:created xsi:type="dcterms:W3CDTF">2025-01-20T19:30:00Z</dcterms:created>
  <dcterms:modified xsi:type="dcterms:W3CDTF">2025-07-07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Qeo8ZDV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